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940253" w14:textId="77777777" w:rsidR="001F6590" w:rsidRPr="0050063A" w:rsidRDefault="001F6590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bCs/>
        </w:rPr>
      </w:pPr>
      <w:r w:rsidRPr="0050063A">
        <w:rPr>
          <w:rFonts w:asciiTheme="minorHAnsi" w:hAnsiTheme="minorHAnsi" w:cstheme="minorHAnsi"/>
          <w:b/>
          <w:bCs/>
        </w:rPr>
        <w:t>TITLE:</w:t>
      </w:r>
    </w:p>
    <w:p w14:paraId="142A0232" w14:textId="77777777" w:rsidR="00C90A9E" w:rsidRPr="0050063A" w:rsidRDefault="00DB1B35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color w:val="000000"/>
          <w:kern w:val="0"/>
        </w:rPr>
      </w:pPr>
      <w:bookmarkStart w:id="0" w:name="OLE_LINK2"/>
      <w:bookmarkStart w:id="1" w:name="OLE_LINK36"/>
      <w:bookmarkStart w:id="2" w:name="OLE_LINK49"/>
      <w:r w:rsidRPr="0050063A">
        <w:rPr>
          <w:rFonts w:asciiTheme="minorHAnsi" w:hAnsiTheme="minorHAnsi" w:cstheme="minorHAnsi"/>
          <w:color w:val="000000"/>
          <w:kern w:val="0"/>
        </w:rPr>
        <w:t>Quantitative A</w:t>
      </w:r>
      <w:r w:rsidR="00895AAF" w:rsidRPr="0050063A">
        <w:rPr>
          <w:rFonts w:asciiTheme="minorHAnsi" w:hAnsiTheme="minorHAnsi" w:cstheme="minorHAnsi"/>
          <w:color w:val="000000"/>
          <w:kern w:val="0"/>
        </w:rPr>
        <w:t xml:space="preserve">nalysis of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Neuronal </w:t>
      </w: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D</w:t>
      </w:r>
      <w:r w:rsidR="00895AAF" w:rsidRPr="0050063A">
        <w:rPr>
          <w:rFonts w:asciiTheme="minorHAnsi" w:hAnsiTheme="minorHAnsi" w:cstheme="minorHAnsi"/>
          <w:color w:val="000000"/>
          <w:kern w:val="0"/>
        </w:rPr>
        <w:t>endritric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Arborization Complexity </w:t>
      </w:r>
      <w:r w:rsidR="00892404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892404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</w:p>
    <w:bookmarkEnd w:id="0"/>
    <w:bookmarkEnd w:id="1"/>
    <w:bookmarkEnd w:id="2"/>
    <w:p w14:paraId="2AA2FC0D" w14:textId="77777777" w:rsidR="009073D2" w:rsidRPr="0050063A" w:rsidRDefault="009073D2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1503AB1" w14:textId="6ECBE7D9" w:rsidR="009E76C3" w:rsidRPr="0050063A" w:rsidRDefault="009E76C3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bCs/>
        </w:rPr>
        <w:t>AUTHORS &amp; AFFILIATIONS:</w:t>
      </w:r>
      <w:bookmarkStart w:id="3" w:name="OLE_LINK32"/>
      <w:bookmarkStart w:id="4" w:name="OLE_LINK33"/>
    </w:p>
    <w:p w14:paraId="2DE89236" w14:textId="248292F1" w:rsidR="009073D2" w:rsidRPr="0050063A" w:rsidRDefault="00A823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  <w:vertAlign w:val="superscript"/>
        </w:rPr>
      </w:pPr>
      <w:bookmarkStart w:id="5" w:name="OLE_LINK37"/>
      <w:bookmarkStart w:id="6" w:name="OLE_LINK38"/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Shanshan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Wang</w:t>
      </w: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,2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bookmarkStart w:id="7" w:name="OLE_LINK34"/>
      <w:bookmarkStart w:id="8" w:name="OLE_LINK35"/>
      <w:r w:rsidRPr="0050063A">
        <w:rPr>
          <w:rFonts w:asciiTheme="minorHAnsi" w:hAnsiTheme="minorHAnsi" w:cstheme="minorHAnsi"/>
          <w:color w:val="000000"/>
          <w:kern w:val="0"/>
        </w:rPr>
        <w:t>Rudolph E. Tanzi</w:t>
      </w:r>
      <w:bookmarkEnd w:id="7"/>
      <w:bookmarkEnd w:id="8"/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  <w:r w:rsidR="00491890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proofErr w:type="spellStart"/>
      <w:r w:rsidR="00491890" w:rsidRPr="0050063A">
        <w:rPr>
          <w:rFonts w:asciiTheme="minorHAnsi" w:hAnsiTheme="minorHAnsi" w:cstheme="minorHAnsi"/>
          <w:color w:val="000000"/>
          <w:kern w:val="0"/>
        </w:rPr>
        <w:t>Airong</w:t>
      </w:r>
      <w:proofErr w:type="spellEnd"/>
      <w:r w:rsidR="00491890" w:rsidRPr="0050063A">
        <w:rPr>
          <w:rFonts w:asciiTheme="minorHAnsi" w:hAnsiTheme="minorHAnsi" w:cstheme="minorHAnsi"/>
          <w:color w:val="000000"/>
          <w:kern w:val="0"/>
        </w:rPr>
        <w:t xml:space="preserve"> Li</w:t>
      </w:r>
      <w:r w:rsidR="00491890"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</w:p>
    <w:bookmarkEnd w:id="5"/>
    <w:bookmarkEnd w:id="6"/>
    <w:p w14:paraId="4E3DE979" w14:textId="77777777" w:rsidR="000C7E0E" w:rsidRPr="0050063A" w:rsidRDefault="000C7E0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3832A837" w14:textId="4DB02894" w:rsidR="00A8231B" w:rsidRPr="0050063A" w:rsidRDefault="006B03A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  <w:bookmarkStart w:id="9" w:name="OLE_LINK39"/>
      <w:bookmarkStart w:id="10" w:name="OLE_LINK40"/>
      <w:r w:rsidR="00A8231B" w:rsidRPr="0050063A">
        <w:rPr>
          <w:rFonts w:asciiTheme="minorHAnsi" w:hAnsiTheme="minorHAnsi" w:cstheme="minorHAnsi"/>
          <w:color w:val="000000"/>
          <w:kern w:val="0"/>
        </w:rPr>
        <w:t xml:space="preserve">Genetics and Aging Research Unit, </w:t>
      </w:r>
      <w:bookmarkStart w:id="11" w:name="OLE_LINK30"/>
      <w:bookmarkStart w:id="12" w:name="OLE_LINK31"/>
      <w:r w:rsidR="00A8231B" w:rsidRPr="0050063A">
        <w:rPr>
          <w:rFonts w:asciiTheme="minorHAnsi" w:hAnsiTheme="minorHAnsi" w:cstheme="minorHAnsi"/>
          <w:color w:val="000000"/>
          <w:kern w:val="0"/>
        </w:rPr>
        <w:t>Department of Neurology</w:t>
      </w:r>
      <w:bookmarkEnd w:id="11"/>
      <w:bookmarkEnd w:id="12"/>
      <w:r w:rsidR="00A8231B" w:rsidRPr="0050063A">
        <w:rPr>
          <w:rFonts w:asciiTheme="minorHAnsi" w:hAnsiTheme="minorHAnsi" w:cstheme="minorHAnsi"/>
          <w:color w:val="000000"/>
          <w:kern w:val="0"/>
        </w:rPr>
        <w:t>, Massachusetts General Hospital, Mass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8231B" w:rsidRPr="0050063A">
        <w:rPr>
          <w:rFonts w:asciiTheme="minorHAnsi" w:hAnsiTheme="minorHAnsi" w:cstheme="minorHAnsi"/>
          <w:color w:val="000000"/>
          <w:kern w:val="0"/>
        </w:rPr>
        <w:t>General Institute of Neurodegenerative Disease</w:t>
      </w:r>
      <w:bookmarkEnd w:id="9"/>
      <w:bookmarkEnd w:id="10"/>
      <w:r w:rsidR="00A8231B" w:rsidRPr="0050063A">
        <w:rPr>
          <w:rFonts w:asciiTheme="minorHAnsi" w:hAnsiTheme="minorHAnsi" w:cstheme="minorHAnsi"/>
          <w:color w:val="000000"/>
          <w:kern w:val="0"/>
        </w:rPr>
        <w:t>, Charlestown, MA, USA</w:t>
      </w:r>
    </w:p>
    <w:p w14:paraId="0A6C16FB" w14:textId="1567061C" w:rsidR="006B03A6" w:rsidRPr="0050063A" w:rsidRDefault="006B03A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Department of Geriatric Neurology, </w:t>
      </w: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Nanlou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Clinical Division, PLA General Hospital</w:t>
      </w:r>
      <w:proofErr w:type="gramStart"/>
      <w:r w:rsidRPr="0050063A">
        <w:rPr>
          <w:rFonts w:asciiTheme="minorHAnsi" w:hAnsiTheme="minorHAnsi" w:cstheme="minorHAnsi"/>
          <w:color w:val="000000"/>
          <w:kern w:val="0"/>
        </w:rPr>
        <w:t>, ,</w:t>
      </w:r>
      <w:proofErr w:type="gramEnd"/>
      <w:r w:rsidRPr="0050063A">
        <w:rPr>
          <w:rFonts w:asciiTheme="minorHAnsi" w:hAnsiTheme="minorHAnsi" w:cstheme="minorHAnsi"/>
          <w:color w:val="000000"/>
          <w:kern w:val="0"/>
        </w:rPr>
        <w:t xml:space="preserve"> Beijing, P.R. China</w:t>
      </w:r>
      <w:bookmarkStart w:id="13" w:name="_GoBack"/>
      <w:bookmarkEnd w:id="13"/>
    </w:p>
    <w:bookmarkEnd w:id="3"/>
    <w:bookmarkEnd w:id="4"/>
    <w:p w14:paraId="6FBA5C38" w14:textId="77777777" w:rsidR="00A8231B" w:rsidRPr="0050063A" w:rsidRDefault="00A823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5B70C3A8" w14:textId="4BFB6604" w:rsidR="000C7E0E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CORRESPONDING AUTHORS: </w:t>
      </w:r>
    </w:p>
    <w:p w14:paraId="28876179" w14:textId="2F4EF4AF" w:rsidR="000C7E0E" w:rsidRPr="0050063A" w:rsidRDefault="000C7E0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Airong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Li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Pr="0050063A">
        <w:rPr>
          <w:rFonts w:asciiTheme="minorHAnsi" w:hAnsiTheme="minorHAnsi" w:cstheme="minorHAnsi"/>
          <w:color w:val="000000"/>
          <w:kern w:val="0"/>
        </w:rPr>
        <w:t>ali3@mgh.harvard.edu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6CB33559" w14:textId="77777777" w:rsidR="000C7E0E" w:rsidRPr="0050063A" w:rsidRDefault="000C7E0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Tel: (617)-724-9397</w:t>
      </w:r>
    </w:p>
    <w:p w14:paraId="321281BB" w14:textId="77777777" w:rsidR="000C7E0E" w:rsidRPr="0050063A" w:rsidRDefault="000C7E0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361B1420" w14:textId="77777777" w:rsidR="00BB451B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bookmarkStart w:id="14" w:name="OLE_LINK50"/>
      <w:bookmarkStart w:id="15" w:name="OLE_LINK51"/>
      <w:r w:rsidRPr="0050063A">
        <w:rPr>
          <w:rFonts w:asciiTheme="minorHAnsi" w:hAnsiTheme="minorHAnsi" w:cstheme="minorHAnsi"/>
          <w:color w:val="000000"/>
          <w:kern w:val="0"/>
        </w:rPr>
        <w:t xml:space="preserve">Rudolph E. </w:t>
      </w: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Tanzi</w:t>
      </w:r>
      <w:bookmarkEnd w:id="14"/>
      <w:bookmarkEnd w:id="15"/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Pr="0050063A">
        <w:rPr>
          <w:rFonts w:asciiTheme="minorHAnsi" w:hAnsiTheme="minorHAnsi" w:cstheme="minorHAnsi"/>
          <w:kern w:val="0"/>
        </w:rPr>
        <w:t>tanzi@helix.mgh.harvard.edu</w:t>
      </w:r>
      <w:r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69190E45" w14:textId="77777777" w:rsidR="0095711A" w:rsidRPr="0050063A" w:rsidRDefault="0095711A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el: (617)-726-6845 </w:t>
      </w:r>
    </w:p>
    <w:p w14:paraId="0145542C" w14:textId="77777777" w:rsidR="00A8231B" w:rsidRPr="0050063A" w:rsidRDefault="00A823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5BBACD10" w14:textId="03CA1644" w:rsidR="009073D2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EMAIL ADDRESSES</w:t>
      </w:r>
      <w:r w:rsidR="000C7E0E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2859B7AE" w14:textId="77777777" w:rsidR="000C7E0E" w:rsidRPr="0050063A" w:rsidRDefault="000C7E0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Shanshan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Wang (jessicass33@msn.com)</w:t>
      </w:r>
    </w:p>
    <w:p w14:paraId="2DD3CC42" w14:textId="77777777" w:rsidR="00BB451B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Rudolph E. </w:t>
      </w: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Tanzi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Pr="0050063A">
        <w:rPr>
          <w:rFonts w:asciiTheme="minorHAnsi" w:hAnsiTheme="minorHAnsi" w:cstheme="minorHAnsi"/>
          <w:kern w:val="0"/>
        </w:rPr>
        <w:t>tanzi@helix.mgh.harvard.edu</w:t>
      </w:r>
      <w:r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7023CEB1" w14:textId="77777777" w:rsidR="00BB451B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proofErr w:type="spellStart"/>
      <w:r w:rsidRPr="0050063A">
        <w:rPr>
          <w:rFonts w:asciiTheme="minorHAnsi" w:hAnsiTheme="minorHAnsi" w:cstheme="minorHAnsi"/>
          <w:color w:val="000000"/>
          <w:kern w:val="0"/>
        </w:rPr>
        <w:t>Airong</w:t>
      </w:r>
      <w:proofErr w:type="spellEnd"/>
      <w:r w:rsidRPr="0050063A">
        <w:rPr>
          <w:rFonts w:asciiTheme="minorHAnsi" w:hAnsiTheme="minorHAnsi" w:cstheme="minorHAnsi"/>
          <w:color w:val="000000"/>
          <w:kern w:val="0"/>
        </w:rPr>
        <w:t xml:space="preserve"> Li (ali3@mgh.harvard.edu)</w:t>
      </w:r>
    </w:p>
    <w:p w14:paraId="20EB3EC9" w14:textId="2CA3761E" w:rsidR="00BB451B" w:rsidRPr="0050063A" w:rsidRDefault="00BB451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31573EA1" w14:textId="77777777" w:rsidR="009E76C3" w:rsidRPr="0050063A" w:rsidRDefault="001F6590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KEYWORDS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:</w:t>
      </w:r>
      <w:r w:rsidR="0026667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7B0A857E" w14:textId="6F567EE0" w:rsidR="009073D2" w:rsidRPr="0050063A" w:rsidRDefault="0026667D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Drosophila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ndrit</w:t>
      </w:r>
      <w:r w:rsidR="00A753EB" w:rsidRPr="0050063A">
        <w:rPr>
          <w:rFonts w:asciiTheme="minorHAnsi" w:hAnsiTheme="minorHAnsi" w:cstheme="minorHAnsi"/>
          <w:color w:val="000000"/>
          <w:kern w:val="0"/>
        </w:rPr>
        <w:t>ic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>rborizatio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753EB" w:rsidRPr="0050063A">
        <w:rPr>
          <w:rFonts w:asciiTheme="minorHAnsi" w:hAnsiTheme="minorHAnsi" w:cstheme="minorHAnsi"/>
          <w:color w:val="000000"/>
          <w:kern w:val="0"/>
        </w:rPr>
        <w:t>Neuro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Dendrite </w:t>
      </w:r>
      <w:r w:rsidR="001F08EA">
        <w:rPr>
          <w:rFonts w:asciiTheme="minorHAnsi" w:hAnsiTheme="minorHAnsi" w:cstheme="minorHAnsi"/>
          <w:color w:val="000000"/>
          <w:kern w:val="0"/>
        </w:rPr>
        <w:t>C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>omplexit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502E5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2E5A" w:rsidRPr="0050063A">
        <w:rPr>
          <w:rFonts w:asciiTheme="minorHAnsi" w:hAnsiTheme="minorHAnsi" w:cstheme="minorHAnsi"/>
          <w:color w:val="000000" w:themeColor="text1"/>
          <w:kern w:val="0"/>
        </w:rPr>
        <w:t>Development</w:t>
      </w:r>
      <w:r w:rsidR="00BB451B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502E5A" w:rsidRPr="0050063A">
        <w:rPr>
          <w:rFonts w:asciiTheme="minorHAnsi" w:hAnsiTheme="minorHAnsi" w:cstheme="minorHAnsi"/>
          <w:color w:val="000000" w:themeColor="text1"/>
          <w:kern w:val="0"/>
        </w:rPr>
        <w:t xml:space="preserve"> Quantitative Analysis</w:t>
      </w:r>
    </w:p>
    <w:p w14:paraId="5DB03F43" w14:textId="77777777" w:rsidR="009073D2" w:rsidRPr="0050063A" w:rsidRDefault="009073D2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D77DD5B" w14:textId="77777777" w:rsidR="006347CD" w:rsidRPr="0050063A" w:rsidRDefault="001F6590" w:rsidP="008317F6">
      <w:pPr>
        <w:rPr>
          <w:rFonts w:asciiTheme="minorHAnsi" w:hAnsiTheme="minorHAnsi" w:cstheme="minorHAnsi"/>
          <w:b/>
        </w:rPr>
      </w:pPr>
      <w:r w:rsidRPr="0050063A">
        <w:rPr>
          <w:rFonts w:asciiTheme="minorHAnsi" w:hAnsiTheme="minorHAnsi" w:cstheme="minorHAnsi"/>
          <w:b/>
        </w:rPr>
        <w:t>SHORT ABSTRACT</w:t>
      </w:r>
      <w:r w:rsidR="00EB0C04" w:rsidRPr="0050063A">
        <w:rPr>
          <w:rFonts w:asciiTheme="minorHAnsi" w:hAnsiTheme="minorHAnsi" w:cstheme="minorHAnsi"/>
          <w:b/>
        </w:rPr>
        <w:t>:</w:t>
      </w:r>
    </w:p>
    <w:p w14:paraId="0A73DB1B" w14:textId="77777777" w:rsidR="003A1408" w:rsidRPr="0050063A" w:rsidRDefault="002B41C1" w:rsidP="008317F6">
      <w:pPr>
        <w:rPr>
          <w:rFonts w:asciiTheme="minorHAnsi" w:hAnsiTheme="minorHAnsi" w:cstheme="minorHAnsi"/>
        </w:rPr>
      </w:pPr>
      <w:r w:rsidRPr="0050063A">
        <w:rPr>
          <w:rFonts w:asciiTheme="minorHAnsi" w:hAnsiTheme="minorHAnsi" w:cstheme="minorHAnsi"/>
        </w:rPr>
        <w:t xml:space="preserve">This protocol </w:t>
      </w:r>
      <w:r w:rsidR="008620C4" w:rsidRPr="0050063A">
        <w:rPr>
          <w:rFonts w:asciiTheme="minorHAnsi" w:hAnsiTheme="minorHAnsi" w:cstheme="minorHAnsi"/>
        </w:rPr>
        <w:t>focus</w:t>
      </w:r>
      <w:r w:rsidR="006347CD" w:rsidRPr="0050063A">
        <w:rPr>
          <w:rFonts w:asciiTheme="minorHAnsi" w:hAnsiTheme="minorHAnsi" w:cstheme="minorHAnsi"/>
        </w:rPr>
        <w:t>es</w:t>
      </w:r>
      <w:r w:rsidR="008620C4" w:rsidRPr="0050063A">
        <w:rPr>
          <w:rFonts w:asciiTheme="minorHAnsi" w:hAnsiTheme="minorHAnsi" w:cstheme="minorHAnsi"/>
        </w:rPr>
        <w:t xml:space="preserve"> on </w:t>
      </w:r>
      <w:r w:rsidR="00230503" w:rsidRPr="0050063A">
        <w:rPr>
          <w:rFonts w:asciiTheme="minorHAnsi" w:hAnsiTheme="minorHAnsi" w:cstheme="minorHAnsi"/>
        </w:rPr>
        <w:t>quanti</w:t>
      </w:r>
      <w:r w:rsidR="00823B3C" w:rsidRPr="0050063A">
        <w:rPr>
          <w:rFonts w:asciiTheme="minorHAnsi" w:hAnsiTheme="minorHAnsi" w:cstheme="minorHAnsi"/>
        </w:rPr>
        <w:t>tative analysis of neuronal dendritic</w:t>
      </w:r>
      <w:r w:rsidR="00230503" w:rsidRPr="0050063A">
        <w:rPr>
          <w:rFonts w:asciiTheme="minorHAnsi" w:hAnsiTheme="minorHAnsi" w:cstheme="minorHAnsi"/>
        </w:rPr>
        <w:t xml:space="preserve"> arborization complexity</w:t>
      </w:r>
      <w:r w:rsidR="00823B3C" w:rsidRPr="0050063A">
        <w:rPr>
          <w:rFonts w:asciiTheme="minorHAnsi" w:hAnsiTheme="minorHAnsi" w:cstheme="minorHAnsi"/>
        </w:rPr>
        <w:t xml:space="preserve"> (NDAC)</w:t>
      </w:r>
      <w:r w:rsidR="00230503" w:rsidRPr="0050063A">
        <w:rPr>
          <w:rFonts w:asciiTheme="minorHAnsi" w:hAnsiTheme="minorHAnsi" w:cstheme="minorHAnsi"/>
        </w:rPr>
        <w:t xml:space="preserve"> in </w:t>
      </w:r>
      <w:r w:rsidR="00230503" w:rsidRPr="0050063A">
        <w:rPr>
          <w:rFonts w:asciiTheme="minorHAnsi" w:hAnsiTheme="minorHAnsi" w:cstheme="minorHAnsi"/>
          <w:i/>
        </w:rPr>
        <w:t>Drosophila</w:t>
      </w:r>
      <w:r w:rsidR="00230503" w:rsidRPr="0050063A">
        <w:rPr>
          <w:rFonts w:asciiTheme="minorHAnsi" w:hAnsiTheme="minorHAnsi" w:cstheme="minorHAnsi"/>
        </w:rPr>
        <w:t xml:space="preserve">, </w:t>
      </w:r>
      <w:r w:rsidR="008620C4" w:rsidRPr="0050063A">
        <w:rPr>
          <w:rFonts w:asciiTheme="minorHAnsi" w:hAnsiTheme="minorHAnsi" w:cstheme="minorHAnsi"/>
        </w:rPr>
        <w:t xml:space="preserve">which can </w:t>
      </w:r>
      <w:proofErr w:type="gramStart"/>
      <w:r w:rsidR="008620C4" w:rsidRPr="0050063A">
        <w:rPr>
          <w:rFonts w:asciiTheme="minorHAnsi" w:hAnsiTheme="minorHAnsi" w:cstheme="minorHAnsi"/>
        </w:rPr>
        <w:t>be used</w:t>
      </w:r>
      <w:proofErr w:type="gramEnd"/>
      <w:r w:rsidR="008620C4" w:rsidRPr="0050063A">
        <w:rPr>
          <w:rFonts w:asciiTheme="minorHAnsi" w:hAnsiTheme="minorHAnsi" w:cstheme="minorHAnsi"/>
        </w:rPr>
        <w:t xml:space="preserve"> for studies </w:t>
      </w:r>
      <w:r w:rsidR="0074462A" w:rsidRPr="0050063A">
        <w:rPr>
          <w:rFonts w:asciiTheme="minorHAnsi" w:hAnsiTheme="minorHAnsi" w:cstheme="minorHAnsi"/>
        </w:rPr>
        <w:t>of dendritic</w:t>
      </w:r>
      <w:r w:rsidR="006347CD" w:rsidRPr="0050063A">
        <w:rPr>
          <w:rFonts w:asciiTheme="minorHAnsi" w:hAnsiTheme="minorHAnsi" w:cstheme="minorHAnsi"/>
        </w:rPr>
        <w:t xml:space="preserve"> morphogenesis.</w:t>
      </w:r>
    </w:p>
    <w:p w14:paraId="19A955A1" w14:textId="77777777" w:rsidR="006347CD" w:rsidRPr="0050063A" w:rsidRDefault="006347CD" w:rsidP="008317F6">
      <w:pPr>
        <w:pStyle w:val="a"/>
        <w:rPr>
          <w:rFonts w:asciiTheme="minorHAnsi" w:hAnsiTheme="minorHAnsi" w:cstheme="minorHAnsi"/>
        </w:rPr>
      </w:pPr>
    </w:p>
    <w:p w14:paraId="1046CB85" w14:textId="77777777" w:rsidR="003A388D" w:rsidRPr="0050063A" w:rsidRDefault="001F6590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LONG ABSTRACT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06FA727B" w14:textId="3D2575E0" w:rsidR="003A388D" w:rsidRPr="0050063A" w:rsidRDefault="00404673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Dendrites are the branched projections of a neuron</w:t>
      </w:r>
      <w:r w:rsidR="00302566">
        <w:rPr>
          <w:rFonts w:asciiTheme="minorHAnsi" w:hAnsiTheme="minorHAnsi" w:cstheme="minorHAnsi"/>
          <w:color w:val="000000"/>
          <w:kern w:val="0"/>
        </w:rPr>
        <w:t>,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05010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d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endritic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morphology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reflects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synaptic</w:t>
      </w:r>
      <w:r w:rsidR="00E91015" w:rsidRPr="0050063A">
        <w:rPr>
          <w:rFonts w:asciiTheme="minorHAnsi" w:hAnsiTheme="minorHAnsi" w:cstheme="minorHAnsi"/>
          <w:color w:val="000000"/>
          <w:kern w:val="0"/>
        </w:rPr>
        <w:t xml:space="preserve"> organization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during </w:t>
      </w:r>
      <w:r w:rsidR="006347CD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development of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>nerv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ous system. </w:t>
      </w:r>
      <w:r w:rsidR="00E0443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larval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neuronal dendritic a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rborization </w:t>
      </w:r>
      <w:r w:rsidR="00DA1AA8" w:rsidRPr="0050063A">
        <w:rPr>
          <w:rFonts w:asciiTheme="minorHAnsi" w:hAnsiTheme="minorHAnsi" w:cstheme="minorHAnsi"/>
          <w:color w:val="000000"/>
          <w:kern w:val="0"/>
        </w:rPr>
        <w:t>(da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) </w:t>
      </w:r>
      <w:r w:rsidR="009332BA" w:rsidRPr="0050063A">
        <w:rPr>
          <w:rFonts w:asciiTheme="minorHAnsi" w:hAnsiTheme="minorHAnsi" w:cstheme="minorHAnsi"/>
          <w:color w:val="000000"/>
          <w:kern w:val="0"/>
        </w:rPr>
        <w:t>is an ideal model for studying morphogenesis of neural dendrites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 and gene function i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6347CD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>development of nerv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ous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 system.</w:t>
      </w:r>
      <w:r w:rsidR="00D3197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There are four class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3B6E39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827A8" w:rsidRPr="0050063A">
        <w:rPr>
          <w:rFonts w:asciiTheme="minorHAnsi" w:hAnsiTheme="minorHAnsi" w:cstheme="minorHAnsi"/>
          <w:color w:val="000000"/>
          <w:kern w:val="0"/>
        </w:rPr>
        <w:t>C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lass IV is the most complex with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>branching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 pattern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that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>cover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s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 almost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>the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entire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area of </w:t>
      </w:r>
      <w:r w:rsidR="00576102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>larval body wall.</w:t>
      </w:r>
      <w:r w:rsidR="00B340B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>We have previous</w:t>
      </w:r>
      <w:r w:rsidR="00C7375E" w:rsidRPr="0050063A">
        <w:rPr>
          <w:rFonts w:asciiTheme="minorHAnsi" w:hAnsiTheme="minorHAnsi" w:cstheme="minorHAnsi"/>
          <w:color w:val="000000"/>
          <w:kern w:val="0"/>
        </w:rPr>
        <w:t xml:space="preserve">ly </w:t>
      </w:r>
      <w:r w:rsidRPr="0050063A">
        <w:rPr>
          <w:rFonts w:asciiTheme="minorHAnsi" w:hAnsiTheme="minorHAnsi" w:cstheme="minorHAnsi"/>
          <w:color w:val="000000"/>
          <w:kern w:val="0"/>
        </w:rPr>
        <w:t>characteriz</w:t>
      </w:r>
      <w:r w:rsidR="00C7375E" w:rsidRPr="0050063A">
        <w:rPr>
          <w:rFonts w:asciiTheme="minorHAnsi" w:hAnsiTheme="minorHAnsi" w:cstheme="minorHAnsi"/>
          <w:color w:val="000000"/>
          <w:kern w:val="0"/>
        </w:rPr>
        <w:t xml:space="preserve">ed the effect of </w:t>
      </w:r>
      <w:r w:rsidR="004E576F" w:rsidRPr="0050063A">
        <w:rPr>
          <w:rFonts w:asciiTheme="minorHAnsi" w:hAnsiTheme="minorHAnsi" w:cstheme="minorHAnsi"/>
          <w:color w:val="000000"/>
          <w:kern w:val="0"/>
        </w:rPr>
        <w:t xml:space="preserve">silencing the </w:t>
      </w:r>
      <w:r w:rsidR="004E576F"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="004E576F" w:rsidRPr="0050063A">
        <w:rPr>
          <w:rFonts w:asciiTheme="minorHAnsi" w:hAnsiTheme="minorHAnsi" w:cstheme="minorHAnsi"/>
          <w:color w:val="000000"/>
          <w:kern w:val="0"/>
        </w:rPr>
        <w:t xml:space="preserve">ortholog of </w:t>
      </w:r>
      <w:r w:rsidR="00C7375E" w:rsidRPr="0050063A">
        <w:rPr>
          <w:rFonts w:asciiTheme="minorHAnsi" w:hAnsiTheme="minorHAnsi" w:cstheme="minorHAnsi"/>
          <w:i/>
          <w:color w:val="000000"/>
          <w:kern w:val="0"/>
        </w:rPr>
        <w:t>S</w:t>
      </w:r>
      <w:r w:rsidR="004E576F" w:rsidRPr="0050063A">
        <w:rPr>
          <w:rFonts w:asciiTheme="minorHAnsi" w:hAnsiTheme="minorHAnsi" w:cstheme="minorHAnsi"/>
          <w:i/>
          <w:color w:val="000000"/>
          <w:kern w:val="0"/>
        </w:rPr>
        <w:t>OX</w:t>
      </w:r>
      <w:r w:rsidR="0095478C" w:rsidRPr="0050063A">
        <w:rPr>
          <w:rFonts w:asciiTheme="minorHAnsi" w:hAnsiTheme="minorHAnsi" w:cstheme="minorHAnsi"/>
          <w:i/>
          <w:color w:val="000000"/>
          <w:kern w:val="0"/>
        </w:rPr>
        <w:t>5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>o</w:t>
      </w:r>
      <w:r w:rsidR="00E460F3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8A5636" w:rsidRPr="0050063A">
        <w:rPr>
          <w:rFonts w:asciiTheme="minorHAnsi" w:hAnsiTheme="minorHAnsi" w:cstheme="minorHAnsi"/>
          <w:color w:val="000000"/>
          <w:kern w:val="0"/>
        </w:rPr>
        <w:t xml:space="preserve">class IV </w:t>
      </w:r>
      <w:r w:rsidR="00823B3C" w:rsidRPr="0050063A">
        <w:rPr>
          <w:rFonts w:asciiTheme="minorHAnsi" w:hAnsiTheme="minorHAnsi" w:cstheme="minorHAnsi"/>
        </w:rPr>
        <w:t xml:space="preserve">neuronal </w:t>
      </w:r>
      <w:r w:rsidR="00DB2B91" w:rsidRPr="0050063A">
        <w:rPr>
          <w:rFonts w:asciiTheme="minorHAnsi" w:hAnsiTheme="minorHAnsi" w:cstheme="minorHAnsi"/>
        </w:rPr>
        <w:t>d</w:t>
      </w:r>
      <w:r w:rsidR="00DB2B91" w:rsidRPr="0050063A">
        <w:rPr>
          <w:rFonts w:asciiTheme="minorHAnsi" w:hAnsiTheme="minorHAnsi" w:cstheme="minorHAnsi"/>
          <w:color w:val="000000"/>
          <w:kern w:val="0"/>
        </w:rPr>
        <w:t>endritic</w:t>
      </w:r>
      <w:r w:rsidR="00823B3C" w:rsidRPr="0050063A">
        <w:rPr>
          <w:rFonts w:asciiTheme="minorHAnsi" w:hAnsiTheme="minorHAnsi" w:cstheme="minorHAnsi"/>
        </w:rPr>
        <w:t xml:space="preserve"> arborization complexity (NDAC)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16" w:name="OLE_LINK86"/>
      <w:bookmarkStart w:id="17" w:name="OLE_LINK87"/>
      <w:r w:rsidR="00823B3C" w:rsidRPr="0050063A">
        <w:rPr>
          <w:rFonts w:asciiTheme="minorHAnsi" w:hAnsiTheme="minorHAnsi" w:cstheme="minorHAnsi"/>
          <w:color w:val="000000"/>
          <w:kern w:val="0"/>
        </w:rPr>
        <w:t>using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24306" w:rsidRPr="0050063A">
        <w:rPr>
          <w:rFonts w:asciiTheme="minorHAnsi" w:hAnsiTheme="minorHAnsi" w:cstheme="minorHAnsi"/>
          <w:color w:val="000000"/>
          <w:kern w:val="0"/>
        </w:rPr>
        <w:t>four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 xml:space="preserve"> parameters: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length of dendrites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surface area of dendrite coverage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total number of branches,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>and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the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branching 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>.</w:t>
      </w:r>
      <w:r w:rsidR="0068088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16"/>
      <w:bookmarkEnd w:id="17"/>
      <w:r w:rsidR="00CF684B" w:rsidRPr="0050063A">
        <w:rPr>
          <w:rFonts w:asciiTheme="minorHAnsi" w:hAnsiTheme="minorHAnsi" w:cstheme="minorHAnsi"/>
          <w:color w:val="000000"/>
          <w:kern w:val="0"/>
        </w:rPr>
        <w:t xml:space="preserve">This protocol presents 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04FEB" w:rsidRPr="0050063A">
        <w:rPr>
          <w:rFonts w:asciiTheme="minorHAnsi" w:hAnsiTheme="minorHAnsi" w:cstheme="minorHAnsi"/>
          <w:color w:val="000000"/>
          <w:kern w:val="0"/>
        </w:rPr>
        <w:t>workflow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 of</w:t>
      </w:r>
      <w:r w:rsidR="00F062CE" w:rsidRPr="0050063A">
        <w:rPr>
          <w:rFonts w:asciiTheme="minorHAnsi" w:hAnsiTheme="minorHAnsi" w:cstheme="minorHAnsi"/>
          <w:color w:val="000000"/>
          <w:kern w:val="0"/>
        </w:rPr>
        <w:t xml:space="preserve"> NDAC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</w:rPr>
        <w:t>quantitative analysis</w:t>
      </w:r>
      <w:r w:rsidR="007B33A4" w:rsidRPr="0050063A">
        <w:rPr>
          <w:rFonts w:asciiTheme="minorHAnsi" w:hAnsiTheme="minorHAnsi" w:cstheme="minorHAnsi"/>
        </w:rPr>
        <w:t>, consisting of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larval dissection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,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confocal microscop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F684B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image analysis</w:t>
      </w:r>
      <w:r w:rsidR="00FF0D09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F684B" w:rsidRPr="0050063A">
        <w:rPr>
          <w:rFonts w:asciiTheme="minorHAnsi" w:hAnsiTheme="minorHAnsi" w:cstheme="minorHAnsi"/>
          <w:color w:val="000000"/>
          <w:kern w:val="0"/>
        </w:rPr>
        <w:t>procedure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s using </w:t>
      </w:r>
      <w:r w:rsidR="001F08EA">
        <w:rPr>
          <w:rFonts w:asciiTheme="minorHAnsi" w:hAnsiTheme="minorHAnsi" w:cstheme="minorHAnsi"/>
          <w:color w:val="000000"/>
          <w:kern w:val="0"/>
        </w:rPr>
        <w:t>I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>mageJ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software</w:t>
      </w:r>
      <w:r w:rsidR="006F188F" w:rsidRPr="0050063A">
        <w:rPr>
          <w:rFonts w:asciiTheme="minorHAnsi" w:hAnsiTheme="minorHAnsi" w:cstheme="minorHAnsi"/>
          <w:color w:val="000000"/>
          <w:kern w:val="0"/>
        </w:rPr>
        <w:t>.</w:t>
      </w:r>
      <w:r w:rsidR="00FF0D09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347CD" w:rsidRPr="0050063A">
        <w:rPr>
          <w:rFonts w:asciiTheme="minorHAnsi" w:hAnsiTheme="minorHAnsi" w:cstheme="minorHAnsi"/>
        </w:rPr>
        <w:t xml:space="preserve">Further insight into </w:t>
      </w:r>
      <w:r w:rsidR="00DA1AA8" w:rsidRPr="0050063A">
        <w:rPr>
          <w:rFonts w:asciiTheme="minorHAnsi" w:hAnsiTheme="minorHAnsi" w:cstheme="minorHAnsi"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 xml:space="preserve"> neuron</w:t>
      </w:r>
      <w:r w:rsidR="00404E4F" w:rsidRPr="0050063A">
        <w:rPr>
          <w:rFonts w:asciiTheme="minorHAnsi" w:hAnsiTheme="minorHAnsi" w:cstheme="minorHAnsi"/>
          <w:color w:val="000000"/>
          <w:kern w:val="0"/>
        </w:rPr>
        <w:t>al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velopment and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its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underlying </w:t>
      </w:r>
      <w:r w:rsidR="006347CD" w:rsidRPr="0050063A">
        <w:rPr>
          <w:rFonts w:asciiTheme="minorHAnsi" w:hAnsiTheme="minorHAnsi" w:cstheme="minorHAnsi"/>
        </w:rPr>
        <w:t xml:space="preserve">mechanisms will </w:t>
      </w:r>
      <w:r w:rsidR="006347CD" w:rsidRPr="0050063A">
        <w:rPr>
          <w:rFonts w:asciiTheme="minorHAnsi" w:hAnsiTheme="minorHAnsi" w:cstheme="minorHAnsi"/>
        </w:rPr>
        <w:lastRenderedPageBreak/>
        <w:t xml:space="preserve">improve </w:t>
      </w:r>
      <w:r w:rsidR="001F08EA">
        <w:rPr>
          <w:rFonts w:asciiTheme="minorHAnsi" w:hAnsiTheme="minorHAnsi" w:cstheme="minorHAnsi"/>
        </w:rPr>
        <w:t>the</w:t>
      </w:r>
      <w:r w:rsidR="001F08EA" w:rsidRPr="0050063A">
        <w:rPr>
          <w:rFonts w:asciiTheme="minorHAnsi" w:hAnsiTheme="minorHAnsi" w:cstheme="minorHAnsi"/>
        </w:rPr>
        <w:t xml:space="preserve"> </w:t>
      </w:r>
      <w:r w:rsidR="006347CD" w:rsidRPr="0050063A">
        <w:rPr>
          <w:rFonts w:asciiTheme="minorHAnsi" w:hAnsiTheme="minorHAnsi" w:cstheme="minorHAnsi"/>
        </w:rPr>
        <w:t xml:space="preserve">understanding of </w:t>
      </w:r>
      <w:r w:rsidR="00404E4F" w:rsidRPr="0050063A">
        <w:rPr>
          <w:rFonts w:asciiTheme="minorHAnsi" w:hAnsiTheme="minorHAnsi" w:cstheme="minorHAnsi"/>
          <w:color w:val="000000"/>
          <w:kern w:val="0"/>
        </w:rPr>
        <w:t>neuronal</w:t>
      </w:r>
      <w:r w:rsidR="00404E4F" w:rsidRPr="0050063A">
        <w:rPr>
          <w:rFonts w:asciiTheme="minorHAnsi" w:hAnsiTheme="minorHAnsi" w:cstheme="minorHAnsi"/>
        </w:rPr>
        <w:t xml:space="preserve"> </w:t>
      </w:r>
      <w:r w:rsidR="0074462A" w:rsidRPr="0050063A">
        <w:rPr>
          <w:rFonts w:asciiTheme="minorHAnsi" w:hAnsiTheme="minorHAnsi" w:cstheme="minorHAnsi"/>
        </w:rPr>
        <w:t xml:space="preserve">function </w:t>
      </w:r>
      <w:r w:rsidR="006347CD" w:rsidRPr="0050063A">
        <w:rPr>
          <w:rFonts w:asciiTheme="minorHAnsi" w:hAnsiTheme="minorHAnsi" w:cstheme="minorHAnsi"/>
        </w:rPr>
        <w:t xml:space="preserve">and </w:t>
      </w:r>
      <w:r w:rsidR="0084443F" w:rsidRPr="0050063A">
        <w:rPr>
          <w:rFonts w:asciiTheme="minorHAnsi" w:hAnsiTheme="minorHAnsi" w:cstheme="minorHAnsi"/>
        </w:rPr>
        <w:t xml:space="preserve">provide clues about </w:t>
      </w:r>
      <w:r w:rsidR="0074462A" w:rsidRPr="0050063A">
        <w:rPr>
          <w:rFonts w:asciiTheme="minorHAnsi" w:hAnsiTheme="minorHAnsi" w:cstheme="minorHAnsi"/>
        </w:rPr>
        <w:t xml:space="preserve">the </w:t>
      </w:r>
      <w:r w:rsidR="009215CA" w:rsidRPr="0050063A">
        <w:rPr>
          <w:rFonts w:asciiTheme="minorHAnsi" w:hAnsiTheme="minorHAnsi" w:cstheme="minorHAnsi"/>
        </w:rPr>
        <w:t>fundamental</w:t>
      </w:r>
      <w:r w:rsidR="006347CD" w:rsidRPr="0050063A">
        <w:rPr>
          <w:rFonts w:asciiTheme="minorHAnsi" w:hAnsiTheme="minorHAnsi" w:cstheme="minorHAnsi"/>
        </w:rPr>
        <w:t xml:space="preserve"> causes of neurological and neurodevelopmental disorders.</w:t>
      </w:r>
    </w:p>
    <w:p w14:paraId="51067EE5" w14:textId="77777777" w:rsidR="00FC1639" w:rsidRPr="0050063A" w:rsidRDefault="00FC1639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013F0976" w14:textId="77777777" w:rsidR="00FC1639" w:rsidRPr="0050063A" w:rsidRDefault="001F6590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INTRODUCTION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6A5AA76A" w14:textId="643EC4E4" w:rsidR="00502E5A" w:rsidRPr="0050063A" w:rsidRDefault="00404673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i/>
          <w:color w:val="000000" w:themeColor="text1"/>
        </w:rPr>
      </w:pPr>
      <w:r w:rsidRPr="0050063A">
        <w:rPr>
          <w:rFonts w:asciiTheme="minorHAnsi" w:hAnsiTheme="minorHAnsi" w:cstheme="minorHAnsi"/>
          <w:color w:val="000000"/>
          <w:kern w:val="0"/>
        </w:rPr>
        <w:t>Dendrites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>which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re the branched projections of a neuron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cover the field that encompasses 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the neuron’s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>sensory and synaptic inputs from other neuron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XYXNzbGU8L0F1dGhvcj48WWVhcj4xOTkxPC9ZZWFyPjxS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XYXNzbGU8L0F1dGhvcj48WWVhcj4xOTkxPC9ZZWFyPjxS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,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490EDC" w:rsidRPr="0050063A">
        <w:rPr>
          <w:rFonts w:asciiTheme="minorHAnsi" w:hAnsiTheme="minorHAnsi" w:cstheme="minorHAnsi"/>
          <w:color w:val="000000"/>
          <w:kern w:val="0"/>
        </w:rPr>
        <w:t>.</w:t>
      </w:r>
      <w:r w:rsidR="00490EDC" w:rsidRPr="0050063A">
        <w:rPr>
          <w:rFonts w:asciiTheme="minorHAnsi" w:hAnsiTheme="minorHAnsi" w:cstheme="minorHAnsi"/>
        </w:rPr>
        <w:t xml:space="preserve">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Dendrites</w:t>
      </w:r>
      <w:r w:rsidR="0098716A" w:rsidRPr="0050063A">
        <w:rPr>
          <w:rFonts w:asciiTheme="minorHAnsi" w:hAnsiTheme="minorHAnsi" w:cstheme="minorHAnsi"/>
        </w:rPr>
        <w:t xml:space="preserve">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are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an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important component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of synapse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form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ation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Pr="0050063A">
        <w:rPr>
          <w:rFonts w:asciiTheme="minorHAnsi" w:hAnsiTheme="minorHAnsi" w:cstheme="minorHAnsi"/>
        </w:rPr>
        <w:t>play a critical role in integrating synaptic inputs</w:t>
      </w:r>
      <w:r w:rsidR="00BB451B" w:rsidRPr="0050063A">
        <w:rPr>
          <w:rFonts w:asciiTheme="minorHAnsi" w:hAnsiTheme="minorHAnsi" w:cstheme="minorHAnsi"/>
        </w:rPr>
        <w:t>,</w:t>
      </w:r>
      <w:r w:rsidRPr="0050063A">
        <w:rPr>
          <w:rFonts w:asciiTheme="minorHAnsi" w:hAnsiTheme="minorHAnsi" w:cstheme="minorHAnsi"/>
        </w:rPr>
        <w:t xml:space="preserve"> a</w:t>
      </w:r>
      <w:r w:rsidR="000547AE" w:rsidRPr="0050063A">
        <w:rPr>
          <w:rFonts w:asciiTheme="minorHAnsi" w:hAnsiTheme="minorHAnsi" w:cstheme="minorHAnsi"/>
        </w:rPr>
        <w:t>s well as</w:t>
      </w:r>
      <w:r w:rsidRPr="0050063A">
        <w:rPr>
          <w:rFonts w:asciiTheme="minorHAnsi" w:hAnsiTheme="minorHAnsi" w:cstheme="minorHAnsi"/>
        </w:rPr>
        <w:t xml:space="preserve"> </w:t>
      </w:r>
      <w:r w:rsidR="0054153D" w:rsidRPr="0050063A">
        <w:rPr>
          <w:rFonts w:asciiTheme="minorHAnsi" w:hAnsiTheme="minorHAnsi" w:cstheme="minorHAnsi"/>
        </w:rPr>
        <w:t>propagat</w:t>
      </w:r>
      <w:r w:rsidR="0084443F" w:rsidRPr="0050063A">
        <w:rPr>
          <w:rFonts w:asciiTheme="minorHAnsi" w:hAnsiTheme="minorHAnsi" w:cstheme="minorHAnsi"/>
        </w:rPr>
        <w:t>ing</w:t>
      </w:r>
      <w:r w:rsidR="0054153D" w:rsidRPr="0050063A">
        <w:rPr>
          <w:rFonts w:asciiTheme="minorHAnsi" w:hAnsiTheme="minorHAnsi" w:cstheme="minorHAnsi"/>
        </w:rPr>
        <w:t xml:space="preserve"> the electrochemical stimulation </w:t>
      </w:r>
      <w:r w:rsidRPr="0050063A">
        <w:rPr>
          <w:rFonts w:asciiTheme="minorHAnsi" w:hAnsiTheme="minorHAnsi" w:cstheme="minorHAnsi"/>
        </w:rPr>
        <w:t xml:space="preserve">in </w:t>
      </w:r>
      <w:r w:rsidR="0054153D" w:rsidRPr="0050063A">
        <w:rPr>
          <w:rFonts w:asciiTheme="minorHAnsi" w:hAnsiTheme="minorHAnsi" w:cstheme="minorHAnsi"/>
        </w:rPr>
        <w:t>a</w:t>
      </w:r>
      <w:r w:rsidR="0098716A" w:rsidRPr="0050063A">
        <w:rPr>
          <w:rFonts w:asciiTheme="minorHAnsi" w:hAnsiTheme="minorHAnsi" w:cstheme="minorHAnsi"/>
        </w:rPr>
        <w:t xml:space="preserve"> neuron. </w:t>
      </w:r>
      <w:r w:rsidR="0054153D" w:rsidRPr="0050063A">
        <w:rPr>
          <w:rFonts w:asciiTheme="minorHAnsi" w:hAnsiTheme="minorHAnsi" w:cstheme="minorHAnsi"/>
        </w:rPr>
        <w:t xml:space="preserve">Dendritic arborization </w:t>
      </w:r>
      <w:r w:rsidR="002833EF" w:rsidRPr="0050063A">
        <w:rPr>
          <w:rFonts w:asciiTheme="minorHAnsi" w:hAnsiTheme="minorHAnsi" w:cstheme="minorHAnsi"/>
        </w:rPr>
        <w:t>(</w:t>
      </w:r>
      <w:r w:rsidR="00DA1AA8" w:rsidRPr="0050063A">
        <w:rPr>
          <w:rFonts w:asciiTheme="minorHAnsi" w:hAnsiTheme="minorHAnsi" w:cstheme="minorHAnsi"/>
        </w:rPr>
        <w:t>da</w:t>
      </w:r>
      <w:r w:rsidR="002833EF" w:rsidRPr="0050063A">
        <w:rPr>
          <w:rFonts w:asciiTheme="minorHAnsi" w:hAnsiTheme="minorHAnsi" w:cstheme="minorHAnsi"/>
        </w:rPr>
        <w:t xml:space="preserve">) </w:t>
      </w:r>
      <w:r w:rsidR="0054153D" w:rsidRPr="0050063A">
        <w:rPr>
          <w:rFonts w:asciiTheme="minorHAnsi" w:hAnsiTheme="minorHAnsi" w:cstheme="minorHAnsi"/>
        </w:rPr>
        <w:t xml:space="preserve">is a process </w:t>
      </w:r>
      <w:r w:rsidR="000547AE" w:rsidRPr="0050063A">
        <w:rPr>
          <w:rFonts w:asciiTheme="minorHAnsi" w:hAnsiTheme="minorHAnsi" w:cstheme="minorHAnsi"/>
        </w:rPr>
        <w:t xml:space="preserve">by </w:t>
      </w:r>
      <w:r w:rsidR="0054153D" w:rsidRPr="0050063A">
        <w:rPr>
          <w:rFonts w:asciiTheme="minorHAnsi" w:hAnsiTheme="minorHAnsi" w:cstheme="minorHAnsi"/>
        </w:rPr>
        <w:t xml:space="preserve">which neurons form new dendritic trees and branches to create new synapses. The development and morphology of </w:t>
      </w:r>
      <w:r w:rsidR="00DA1AA8" w:rsidRPr="0050063A">
        <w:rPr>
          <w:rFonts w:asciiTheme="minorHAnsi" w:hAnsiTheme="minorHAnsi" w:cstheme="minorHAnsi"/>
        </w:rPr>
        <w:t>da</w:t>
      </w:r>
      <w:r w:rsidR="000547AE" w:rsidRPr="0050063A">
        <w:rPr>
          <w:rFonts w:asciiTheme="minorHAnsi" w:hAnsiTheme="minorHAnsi" w:cstheme="minorHAnsi"/>
        </w:rPr>
        <w:t>,</w:t>
      </w:r>
      <w:r w:rsidR="0054153D" w:rsidRPr="0050063A">
        <w:rPr>
          <w:rFonts w:asciiTheme="minorHAnsi" w:hAnsiTheme="minorHAnsi" w:cstheme="minorHAnsi"/>
        </w:rPr>
        <w:t xml:space="preserve"> such as branch density and grouping patterns</w:t>
      </w:r>
      <w:r w:rsidR="000547AE" w:rsidRPr="0050063A">
        <w:rPr>
          <w:rFonts w:asciiTheme="minorHAnsi" w:hAnsiTheme="minorHAnsi" w:cstheme="minorHAnsi"/>
        </w:rPr>
        <w:t>,</w:t>
      </w:r>
      <w:r w:rsidR="0054153D" w:rsidRPr="0050063A">
        <w:rPr>
          <w:rFonts w:asciiTheme="minorHAnsi" w:hAnsiTheme="minorHAnsi" w:cstheme="minorHAnsi"/>
        </w:rPr>
        <w:t xml:space="preserve"> result from </w:t>
      </w:r>
      <w:r w:rsidRPr="0050063A">
        <w:rPr>
          <w:rFonts w:asciiTheme="minorHAnsi" w:hAnsiTheme="minorHAnsi" w:cstheme="minorHAnsi"/>
        </w:rPr>
        <w:t>multi-step biological process</w:t>
      </w:r>
      <w:r w:rsidR="0054153D" w:rsidRPr="0050063A">
        <w:rPr>
          <w:rFonts w:asciiTheme="minorHAnsi" w:hAnsiTheme="minorHAnsi" w:cstheme="minorHAnsi"/>
        </w:rPr>
        <w:t xml:space="preserve">es and are </w:t>
      </w:r>
      <w:r w:rsidRPr="0050063A">
        <w:rPr>
          <w:rFonts w:asciiTheme="minorHAnsi" w:hAnsiTheme="minorHAnsi" w:cstheme="minorHAnsi"/>
        </w:rPr>
        <w:t xml:space="preserve">highly correlated to </w:t>
      </w:r>
      <w:r w:rsidR="00490EDC" w:rsidRPr="0050063A">
        <w:rPr>
          <w:rFonts w:asciiTheme="minorHAnsi" w:hAnsiTheme="minorHAnsi" w:cstheme="minorHAnsi"/>
        </w:rPr>
        <w:t xml:space="preserve">neuronal </w:t>
      </w:r>
      <w:r w:rsidRPr="0050063A">
        <w:rPr>
          <w:rFonts w:asciiTheme="minorHAnsi" w:hAnsiTheme="minorHAnsi" w:cstheme="minorHAnsi"/>
        </w:rPr>
        <w:t>function.</w:t>
      </w:r>
      <w:r w:rsidR="00502E5A" w:rsidRPr="0050063A">
        <w:rPr>
          <w:rFonts w:asciiTheme="minorHAnsi" w:hAnsiTheme="minorHAnsi" w:cstheme="minorHAnsi"/>
        </w:rPr>
        <w:t xml:space="preserve"> </w:t>
      </w:r>
      <w:bookmarkStart w:id="18" w:name="OLE_LINK83"/>
      <w:r w:rsidR="00502E5A" w:rsidRPr="0050063A">
        <w:rPr>
          <w:rFonts w:asciiTheme="minorHAnsi" w:hAnsiTheme="minorHAnsi" w:cstheme="minorHAnsi"/>
          <w:color w:val="000000" w:themeColor="text1"/>
        </w:rPr>
        <w:t xml:space="preserve">The goal of this protocol is to provide a method for quantitative analysis of neuronal </w:t>
      </w:r>
      <w:proofErr w:type="spellStart"/>
      <w:r w:rsidR="00502E5A" w:rsidRPr="0050063A">
        <w:rPr>
          <w:rFonts w:asciiTheme="minorHAnsi" w:hAnsiTheme="minorHAnsi" w:cstheme="minorHAnsi"/>
          <w:color w:val="000000" w:themeColor="text1"/>
        </w:rPr>
        <w:t>dendritric</w:t>
      </w:r>
      <w:proofErr w:type="spellEnd"/>
      <w:r w:rsidR="00502E5A" w:rsidRPr="0050063A">
        <w:rPr>
          <w:rFonts w:asciiTheme="minorHAnsi" w:hAnsiTheme="minorHAnsi" w:cstheme="minorHAnsi"/>
          <w:color w:val="000000" w:themeColor="text1"/>
        </w:rPr>
        <w:t xml:space="preserve"> arborization complexity in </w:t>
      </w:r>
      <w:r w:rsidR="00502E5A" w:rsidRPr="0050063A">
        <w:rPr>
          <w:rFonts w:asciiTheme="minorHAnsi" w:hAnsiTheme="minorHAnsi" w:cstheme="minorHAnsi"/>
          <w:i/>
          <w:color w:val="000000" w:themeColor="text1"/>
        </w:rPr>
        <w:t xml:space="preserve">Drosophila. </w:t>
      </w:r>
    </w:p>
    <w:p w14:paraId="32D58C83" w14:textId="77777777" w:rsidR="00E84E4B" w:rsidRPr="0050063A" w:rsidRDefault="00E84E4B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FF0000"/>
        </w:rPr>
      </w:pPr>
    </w:p>
    <w:bookmarkEnd w:id="18"/>
    <w:p w14:paraId="457C5E52" w14:textId="40330E3F" w:rsidR="0054153D" w:rsidRPr="0050063A" w:rsidRDefault="0054153D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he complexity of dendrites determines the synaptic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types</w:t>
      </w:r>
      <w:r w:rsidR="001A0472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Pr="0050063A">
        <w:rPr>
          <w:rFonts w:asciiTheme="minorHAnsi" w:hAnsiTheme="minorHAnsi" w:cstheme="minorHAnsi"/>
          <w:color w:val="000000"/>
          <w:kern w:val="0"/>
        </w:rPr>
        <w:t>connectivit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inputs from partner neurons. Branching patter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s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density of dendrites are involved in processing the signals that converge onto the dendritic field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3NvbmN6eTwvQXV0aG9yPjxZZWFyPjIwMDg8L1llYXI+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3NvbmN6eTwvQXV0aG9yPjxZZWFyPjIwMDg8L1llYXI+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3,4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>. Dendrites have the flexibility for adjustment in development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F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r instance, synaptic signaling </w:t>
      </w:r>
      <w:proofErr w:type="gramStart"/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has an effect </w:t>
      </w:r>
      <w:r w:rsidRPr="0050063A">
        <w:rPr>
          <w:rFonts w:asciiTheme="minorHAnsi" w:hAnsiTheme="minorHAnsi" w:cstheme="minorHAnsi"/>
          <w:color w:val="000000"/>
          <w:kern w:val="0"/>
        </w:rPr>
        <w:t>on</w:t>
      </w:r>
      <w:proofErr w:type="gramEnd"/>
      <w:r w:rsidRPr="0050063A">
        <w:rPr>
          <w:rFonts w:asciiTheme="minorHAnsi" w:hAnsiTheme="minorHAnsi" w:cstheme="minorHAnsi"/>
          <w:color w:val="000000"/>
          <w:kern w:val="0"/>
        </w:rPr>
        <w:t xml:space="preserve"> dendrite organization in the somatosensory neuron during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velopment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al phas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in the mature nervous system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KYXdvcnNraTwvQXV0aG9yPjxZZWFyPjIwMDk8L1llYXI+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KYXdvcnNraTwvQXV0aG9yPjxZZWFyPjIwMDk8L1llYXI+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7D5753" w:rsidRPr="0050063A">
        <w:rPr>
          <w:rFonts w:asciiTheme="minorHAnsi" w:hAnsiTheme="minorHAnsi" w:cstheme="minorHAnsi"/>
        </w:rPr>
        <w:t xml:space="preserve">The establishment of neuronal connectivity relies on the morphogenesis and maturation of dendrites. </w:t>
      </w:r>
      <w:r w:rsidR="005D0E2C" w:rsidRPr="0050063A">
        <w:rPr>
          <w:rFonts w:asciiTheme="minorHAnsi" w:hAnsiTheme="minorHAnsi" w:cstheme="minorHAnsi"/>
        </w:rPr>
        <w:t xml:space="preserve">Malformation of dendrites </w:t>
      </w:r>
      <w:r w:rsidR="007D5753" w:rsidRPr="0050063A">
        <w:rPr>
          <w:rFonts w:asciiTheme="minorHAnsi" w:hAnsiTheme="minorHAnsi" w:cstheme="minorHAnsi"/>
        </w:rPr>
        <w:t>is associated with</w:t>
      </w:r>
      <w:r w:rsidR="005D0E2C" w:rsidRPr="0050063A">
        <w:rPr>
          <w:rFonts w:asciiTheme="minorHAnsi" w:hAnsiTheme="minorHAnsi" w:cstheme="minorHAnsi"/>
        </w:rPr>
        <w:t xml:space="preserve"> impaired </w:t>
      </w:r>
      <w:r w:rsidR="002833EF" w:rsidRPr="0050063A">
        <w:rPr>
          <w:rFonts w:asciiTheme="minorHAnsi" w:hAnsiTheme="minorHAnsi" w:cstheme="minorHAnsi"/>
        </w:rPr>
        <w:t xml:space="preserve">neuronal </w:t>
      </w:r>
      <w:r w:rsidR="005D0E2C" w:rsidRPr="0050063A">
        <w:rPr>
          <w:rFonts w:asciiTheme="minorHAnsi" w:hAnsiTheme="minorHAnsi" w:cstheme="minorHAnsi"/>
        </w:rPr>
        <w:t>function.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01FB0" w:rsidRPr="0050063A">
        <w:rPr>
          <w:rFonts w:asciiTheme="minorHAnsi" w:hAnsiTheme="minorHAnsi" w:cstheme="minorHAnsi"/>
          <w:color w:val="000000"/>
          <w:kern w:val="0"/>
        </w:rPr>
        <w:t>Studies</w:t>
      </w:r>
      <w:r w:rsidR="004115C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ha</w:t>
      </w:r>
      <w:r w:rsidR="00601FB0" w:rsidRPr="0050063A">
        <w:rPr>
          <w:rFonts w:asciiTheme="minorHAnsi" w:hAnsiTheme="minorHAnsi" w:cstheme="minorHAnsi"/>
          <w:color w:val="000000"/>
          <w:kern w:val="0"/>
        </w:rPr>
        <w:t xml:space="preserve">ve </w:t>
      </w:r>
      <w:r w:rsidR="001D3D8F" w:rsidRPr="0050063A">
        <w:rPr>
          <w:rFonts w:asciiTheme="minorHAnsi" w:hAnsiTheme="minorHAnsi" w:cstheme="minorHAnsi"/>
          <w:color w:val="000000"/>
          <w:kern w:val="0"/>
        </w:rPr>
        <w:t>shown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that the abnormality of </w:t>
      </w:r>
      <w:bookmarkStart w:id="19" w:name="OLE_LINK6"/>
      <w:bookmarkStart w:id="20" w:name="OLE_LINK13"/>
      <w:r w:rsidR="00DA1AA8" w:rsidRPr="0050063A">
        <w:rPr>
          <w:rFonts w:asciiTheme="minorHAnsi" w:hAnsiTheme="minorHAnsi" w:cstheme="minorHAnsi"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 xml:space="preserve"> neuron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19"/>
      <w:bookmarkEnd w:id="20"/>
      <w:r w:rsidR="009A2660" w:rsidRPr="0050063A">
        <w:rPr>
          <w:rFonts w:asciiTheme="minorHAnsi" w:hAnsiTheme="minorHAnsi" w:cstheme="minorHAnsi"/>
          <w:color w:val="000000"/>
          <w:kern w:val="0"/>
        </w:rPr>
        <w:t>morpho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genesis might contribute to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 xml:space="preserve">the etiologies of </w:t>
      </w:r>
      <w:r w:rsidR="002833EF" w:rsidRPr="0050063A">
        <w:rPr>
          <w:rFonts w:asciiTheme="minorHAnsi" w:hAnsiTheme="minorHAnsi" w:cstheme="minorHAnsi"/>
          <w:color w:val="000000"/>
          <w:kern w:val="0"/>
        </w:rPr>
        <w:t xml:space="preserve">multiple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neurodegenerative disease</w:t>
      </w:r>
      <w:r w:rsidR="007D2DB0" w:rsidRPr="0050063A">
        <w:rPr>
          <w:rFonts w:asciiTheme="minorHAnsi" w:hAnsiTheme="minorHAnsi" w:cstheme="minorHAnsi"/>
          <w:color w:val="000000"/>
          <w:kern w:val="0"/>
        </w:rPr>
        <w:t>s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,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4115C8" w:rsidRPr="0050063A">
        <w:rPr>
          <w:rFonts w:asciiTheme="minorHAnsi" w:hAnsiTheme="minorHAnsi" w:cstheme="minorHAnsi"/>
          <w:color w:val="000000"/>
          <w:kern w:val="0"/>
        </w:rPr>
        <w:t>including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Alzheimer’s disease (AD)</w:t>
      </w:r>
      <w:r w:rsidR="007D5753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7D5753" w:rsidRPr="0050063A">
        <w:rPr>
          <w:rFonts w:asciiTheme="minorHAnsi" w:hAnsiTheme="minorHAnsi" w:cstheme="minorHAnsi"/>
        </w:rPr>
        <w:t>Parkinson’s disease (PD), Huntington’s disease (HD), and Lou Gehrig’s disease/Amyotrophic lateral sclerosis (ALS)</w:t>
      </w:r>
      <w:r w:rsidR="009B4E37" w:rsidRPr="0050063A">
        <w:rPr>
          <w:rFonts w:asciiTheme="minorHAnsi" w:hAnsiTheme="minorHAnsi" w:cstheme="minorHAnsi"/>
        </w:rPr>
        <w:fldChar w:fldCharType="begin">
          <w:fldData xml:space="preserve">PEVuZE5vdGU+PENpdGU+PEF1dGhvcj5Ld2VvbjwvQXV0aG9yPjxZZWFyPjIwMTY8L1llYXI+PFJl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</w:fldData>
        </w:fldChar>
      </w:r>
      <w:r w:rsidR="00536964" w:rsidRPr="0050063A">
        <w:rPr>
          <w:rFonts w:asciiTheme="minorHAnsi" w:hAnsiTheme="minorHAnsi" w:cstheme="minorHAnsi"/>
        </w:rPr>
        <w:instrText xml:space="preserve"> ADDIN EN.CITE </w:instrText>
      </w:r>
      <w:r w:rsidR="009B4E37" w:rsidRPr="0050063A">
        <w:rPr>
          <w:rFonts w:asciiTheme="minorHAnsi" w:hAnsiTheme="minorHAnsi" w:cstheme="minorHAnsi"/>
        </w:rPr>
        <w:fldChar w:fldCharType="begin">
          <w:fldData xml:space="preserve">PEVuZE5vdGU+PENpdGU+PEF1dGhvcj5Ld2VvbjwvQXV0aG9yPjxZZWFyPjIwMTY8L1llYXI+PFJl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</w:fldData>
        </w:fldChar>
      </w:r>
      <w:r w:rsidR="00536964" w:rsidRPr="0050063A">
        <w:rPr>
          <w:rFonts w:asciiTheme="minorHAnsi" w:hAnsiTheme="minorHAnsi" w:cstheme="minorHAnsi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</w:rPr>
      </w:r>
      <w:r w:rsidR="009B4E37" w:rsidRPr="0050063A">
        <w:rPr>
          <w:rFonts w:asciiTheme="minorHAnsi" w:hAnsiTheme="minorHAnsi" w:cstheme="minorHAnsi"/>
        </w:rPr>
        <w:fldChar w:fldCharType="end"/>
      </w:r>
      <w:r w:rsidR="009B4E37" w:rsidRPr="0050063A">
        <w:rPr>
          <w:rFonts w:asciiTheme="minorHAnsi" w:hAnsiTheme="minorHAnsi" w:cstheme="minorHAnsi"/>
        </w:rPr>
      </w:r>
      <w:r w:rsidR="009B4E37" w:rsidRPr="0050063A">
        <w:rPr>
          <w:rFonts w:asciiTheme="minorHAnsi" w:hAnsiTheme="minorHAnsi" w:cstheme="minorHAnsi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vertAlign w:val="superscript"/>
        </w:rPr>
        <w:t>6-8</w:t>
      </w:r>
      <w:r w:rsidR="009B4E37" w:rsidRPr="0050063A">
        <w:rPr>
          <w:rFonts w:asciiTheme="minorHAnsi" w:hAnsiTheme="minorHAnsi" w:cstheme="minorHAnsi"/>
        </w:rPr>
        <w:fldChar w:fldCharType="end"/>
      </w:r>
      <w:r w:rsidR="005D0E2C" w:rsidRPr="0050063A">
        <w:rPr>
          <w:rFonts w:asciiTheme="minorHAnsi" w:hAnsiTheme="minorHAnsi" w:cstheme="minorHAnsi"/>
          <w:color w:val="000000"/>
          <w:kern w:val="0"/>
        </w:rPr>
        <w:t>.</w:t>
      </w:r>
      <w:r w:rsidR="001F08EA">
        <w:rPr>
          <w:rFonts w:asciiTheme="minorHAnsi" w:hAnsiTheme="minorHAnsi" w:cstheme="minorHAnsi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Synaptic alterations appear in the early stage of AD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in concert with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 xml:space="preserve">decline and impairment of </w:t>
      </w:r>
      <w:r w:rsidRPr="0050063A">
        <w:rPr>
          <w:rFonts w:asciiTheme="minorHAnsi" w:hAnsiTheme="minorHAnsi" w:cstheme="minorHAnsi"/>
          <w:color w:val="000000"/>
          <w:kern w:val="0"/>
        </w:rPr>
        <w:t>neuron function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CYWxveWFubmlzPC9BdXRob3I+PFllYXI+MjAwOTwvWWVh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CYWxveWFubmlzPC9BdXRob3I+PFllYXI+MjAwOTwvWWVh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7,8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D360BE" w:rsidRPr="0050063A">
        <w:rPr>
          <w:rFonts w:asciiTheme="minorHAnsi" w:hAnsiTheme="minorHAnsi" w:cstheme="minorHAnsi"/>
        </w:rPr>
        <w:t xml:space="preserve">However, </w:t>
      </w:r>
      <w:r w:rsidR="000547AE" w:rsidRPr="0050063A">
        <w:rPr>
          <w:rFonts w:asciiTheme="minorHAnsi" w:hAnsiTheme="minorHAnsi" w:cstheme="minorHAnsi"/>
        </w:rPr>
        <w:t xml:space="preserve">the specifics of </w:t>
      </w:r>
      <w:r w:rsidR="00D360BE" w:rsidRPr="0050063A">
        <w:rPr>
          <w:rFonts w:asciiTheme="minorHAnsi" w:hAnsiTheme="minorHAnsi" w:cstheme="minorHAnsi"/>
        </w:rPr>
        <w:t xml:space="preserve">how dendrite pathology </w:t>
      </w:r>
      <w:r w:rsidR="001E0A4F" w:rsidRPr="0050063A">
        <w:rPr>
          <w:rFonts w:asciiTheme="minorHAnsi" w:hAnsiTheme="minorHAnsi" w:cstheme="minorHAnsi"/>
        </w:rPr>
        <w:t>contributes</w:t>
      </w:r>
      <w:r w:rsidR="00D360BE" w:rsidRPr="0050063A">
        <w:rPr>
          <w:rFonts w:asciiTheme="minorHAnsi" w:hAnsiTheme="minorHAnsi" w:cstheme="minorHAnsi"/>
        </w:rPr>
        <w:t xml:space="preserve"> to pathogene</w:t>
      </w:r>
      <w:r w:rsidR="0098716A" w:rsidRPr="0050063A">
        <w:rPr>
          <w:rFonts w:asciiTheme="minorHAnsi" w:hAnsiTheme="minorHAnsi" w:cstheme="minorHAnsi"/>
        </w:rPr>
        <w:t>s</w:t>
      </w:r>
      <w:r w:rsidR="00D360BE" w:rsidRPr="0050063A">
        <w:rPr>
          <w:rFonts w:asciiTheme="minorHAnsi" w:hAnsiTheme="minorHAnsi" w:cstheme="minorHAnsi"/>
        </w:rPr>
        <w:t>is in these neurodegenerative diseases remain</w:t>
      </w:r>
      <w:r w:rsidR="00FD7FC5" w:rsidRPr="0050063A">
        <w:rPr>
          <w:rFonts w:asciiTheme="minorHAnsi" w:hAnsiTheme="minorHAnsi" w:cstheme="minorHAnsi"/>
        </w:rPr>
        <w:t>s</w:t>
      </w:r>
      <w:r w:rsidR="00D360BE" w:rsidRPr="0050063A">
        <w:rPr>
          <w:rFonts w:asciiTheme="minorHAnsi" w:hAnsiTheme="minorHAnsi" w:cstheme="minorHAnsi"/>
        </w:rPr>
        <w:t xml:space="preserve"> elusive. </w:t>
      </w:r>
    </w:p>
    <w:p w14:paraId="4F3B5CBC" w14:textId="77777777" w:rsidR="005D0E2C" w:rsidRPr="0050063A" w:rsidRDefault="005D0E2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</w:rPr>
      </w:pPr>
    </w:p>
    <w:p w14:paraId="3361762F" w14:textId="491C06AC" w:rsidR="00E35C03" w:rsidRPr="0050063A" w:rsidRDefault="001760CA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he development of </w:t>
      </w:r>
      <w:r w:rsidRPr="0050063A">
        <w:rPr>
          <w:rFonts w:asciiTheme="minorHAnsi" w:hAnsiTheme="minorHAnsi" w:cstheme="minorHAnsi"/>
        </w:rPr>
        <w:t xml:space="preserve">dendrites </w:t>
      </w:r>
      <w:r w:rsidRPr="0050063A">
        <w:rPr>
          <w:rFonts w:asciiTheme="minorHAnsi" w:hAnsiTheme="minorHAnsi" w:cstheme="minorHAnsi"/>
          <w:color w:val="000000"/>
          <w:kern w:val="0"/>
        </w:rPr>
        <w:t>is regulated by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genes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that </w:t>
      </w:r>
      <w:r w:rsidRPr="0050063A">
        <w:rPr>
          <w:rFonts w:asciiTheme="minorHAnsi" w:hAnsiTheme="minorHAnsi" w:cstheme="minorHAnsi"/>
          <w:color w:val="000000"/>
          <w:kern w:val="0"/>
        </w:rPr>
        <w:t>encod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a complex network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of regulators,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such as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family </w:t>
      </w:r>
      <w:r w:rsidR="000547AE" w:rsidRPr="0050063A">
        <w:rPr>
          <w:rFonts w:asciiTheme="minorHAnsi" w:hAnsiTheme="minorHAnsi" w:cstheme="minorHAnsi"/>
          <w:noProof/>
          <w:color w:val="000000"/>
          <w:kern w:val="0"/>
        </w:rPr>
        <w:t xml:space="preserve">of 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>proteins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9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BB451B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FD7FC5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transcription factors</w:t>
      </w:r>
      <w:r w:rsidR="00FD7FC5" w:rsidRPr="0050063A">
        <w:rPr>
          <w:rFonts w:asciiTheme="minorHAnsi" w:hAnsiTheme="minorHAnsi" w:cstheme="minorHAnsi"/>
          <w:color w:val="000000"/>
          <w:kern w:val="0"/>
        </w:rPr>
        <w:t>,</w:t>
      </w:r>
      <w:r w:rsidR="00D92ED5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ligands on cell surface receptor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E35C03" w:rsidRPr="0050063A">
        <w:rPr>
          <w:rStyle w:val="Emphasis"/>
          <w:rFonts w:asciiTheme="minorHAnsi" w:hAnsiTheme="minorHAnsi" w:cstheme="minorHAnsi"/>
          <w:color w:val="000000" w:themeColor="text1"/>
        </w:rPr>
        <w:t>Drosophila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BD7E1B" w:rsidRPr="0050063A">
        <w:rPr>
          <w:rFonts w:asciiTheme="minorHAnsi" w:hAnsiTheme="minorHAnsi" w:cstheme="minorHAnsi"/>
          <w:color w:val="000000" w:themeColor="text1"/>
        </w:rPr>
        <w:t>da neurons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712E3" w:rsidRPr="0050063A">
        <w:rPr>
          <w:rFonts w:asciiTheme="minorHAnsi" w:hAnsiTheme="minorHAnsi" w:cstheme="minorHAnsi"/>
          <w:color w:val="000000" w:themeColor="text1"/>
        </w:rPr>
        <w:t>consist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of four classes (Class I, II III, IV)</w:t>
      </w:r>
      <w:r w:rsidR="00E712E3" w:rsidRPr="0050063A">
        <w:rPr>
          <w:rFonts w:asciiTheme="minorHAnsi" w:hAnsiTheme="minorHAnsi" w:cstheme="minorHAnsi"/>
          <w:color w:val="000000" w:themeColor="text1"/>
        </w:rPr>
        <w:t xml:space="preserve">, of which class IV </w:t>
      </w:r>
      <w:r w:rsidR="00BD7E1B" w:rsidRPr="0050063A">
        <w:rPr>
          <w:rFonts w:asciiTheme="minorHAnsi" w:hAnsiTheme="minorHAnsi" w:cstheme="minorHAnsi"/>
          <w:color w:val="000000" w:themeColor="text1"/>
        </w:rPr>
        <w:t>da neurons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712E3" w:rsidRPr="0050063A">
        <w:rPr>
          <w:rFonts w:asciiTheme="minorHAnsi" w:hAnsiTheme="minorHAnsi" w:cstheme="minorHAnsi"/>
          <w:color w:val="000000" w:themeColor="text1"/>
          <w:kern w:val="0"/>
        </w:rPr>
        <w:t>have the most complex branching patterns</w:t>
      </w:r>
      <w:r w:rsidR="00E712E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175A90" w:rsidRPr="0050063A">
        <w:rPr>
          <w:rFonts w:asciiTheme="minorHAnsi" w:hAnsiTheme="minorHAnsi" w:cstheme="minorHAnsi"/>
          <w:color w:val="000000" w:themeColor="text1"/>
        </w:rPr>
        <w:t xml:space="preserve">and have </w:t>
      </w:r>
      <w:proofErr w:type="gramStart"/>
      <w:r w:rsidR="00175A90" w:rsidRPr="0050063A">
        <w:rPr>
          <w:rFonts w:asciiTheme="minorHAnsi" w:hAnsiTheme="minorHAnsi" w:cstheme="minorHAnsi"/>
          <w:color w:val="000000" w:themeColor="text1"/>
        </w:rPr>
        <w:t>been employed</w:t>
      </w:r>
      <w:proofErr w:type="gramEnd"/>
      <w:r w:rsidR="00175A90" w:rsidRPr="0050063A">
        <w:rPr>
          <w:rFonts w:asciiTheme="minorHAnsi" w:hAnsiTheme="minorHAnsi" w:cstheme="minorHAnsi"/>
          <w:color w:val="000000" w:themeColor="text1"/>
        </w:rPr>
        <w:t xml:space="preserve"> as a powerful experimental system for better understanding </w:t>
      </w:r>
      <w:r w:rsidR="008F576F" w:rsidRPr="0050063A">
        <w:rPr>
          <w:rFonts w:asciiTheme="minorHAnsi" w:hAnsiTheme="minorHAnsi" w:cstheme="minorHAnsi"/>
          <w:color w:val="000000" w:themeColor="text1"/>
        </w:rPr>
        <w:t>morphogenesis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48L0F1dGhvcj48WWVhcj4yMDEwPC9ZZWFyPjxSZWNO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</w:fldData>
        </w:fldChar>
      </w:r>
      <w:r w:rsidR="00BC0D66" w:rsidRPr="0050063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48L0F1dGhvcj48WWVhcj4yMDEwPC9ZZWFyPjxSZWNO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</w:fldData>
        </w:fldChar>
      </w:r>
      <w:r w:rsidR="00BC0D66" w:rsidRPr="0050063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 w:themeColor="text1"/>
        </w:rPr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9B4E37" w:rsidRPr="0050063A">
        <w:rPr>
          <w:rFonts w:asciiTheme="minorHAnsi" w:hAnsiTheme="minorHAnsi" w:cstheme="minorHAnsi"/>
          <w:color w:val="000000" w:themeColor="text1"/>
        </w:rPr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vertAlign w:val="superscript"/>
        </w:rPr>
        <w:t>13,14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551FF6" w:rsidRPr="0050063A">
        <w:rPr>
          <w:rFonts w:asciiTheme="minorHAnsi" w:hAnsiTheme="minorHAnsi" w:cstheme="minorHAnsi"/>
          <w:color w:val="000000" w:themeColor="text1"/>
        </w:rPr>
        <w:t xml:space="preserve">. </w:t>
      </w:r>
      <w:r w:rsidR="00DE7C36" w:rsidRPr="0050063A">
        <w:rPr>
          <w:rFonts w:asciiTheme="minorHAnsi" w:hAnsiTheme="minorHAnsi" w:cstheme="minorHAnsi"/>
          <w:color w:val="000000" w:themeColor="text1"/>
        </w:rPr>
        <w:t>During early morphogenesis</w:t>
      </w:r>
      <w:r w:rsidR="00BB451B" w:rsidRPr="0050063A">
        <w:rPr>
          <w:rFonts w:asciiTheme="minorHAnsi" w:hAnsiTheme="minorHAnsi" w:cstheme="minorHAnsi"/>
          <w:color w:val="000000" w:themeColor="text1"/>
        </w:rPr>
        <w:t>,</w:t>
      </w:r>
      <w:r w:rsidR="00DE7C36" w:rsidRPr="0050063A">
        <w:rPr>
          <w:rFonts w:asciiTheme="minorHAnsi" w:hAnsiTheme="minorHAnsi" w:cstheme="minorHAnsi"/>
          <w:color w:val="000000" w:themeColor="text1"/>
        </w:rPr>
        <w:t xml:space="preserve"> o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verexpression and/or RNAi silencing of genes </w:t>
      </w:r>
      <w:r w:rsidR="00C4402B" w:rsidRPr="0050063A">
        <w:rPr>
          <w:rFonts w:asciiTheme="minorHAnsi" w:hAnsiTheme="minorHAnsi" w:cstheme="minorHAnsi"/>
          <w:color w:val="000000" w:themeColor="text1"/>
        </w:rPr>
        <w:t xml:space="preserve">in class IV 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da neurons 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result in changes in </w:t>
      </w:r>
      <w:r w:rsidR="0073044D" w:rsidRPr="0050063A">
        <w:rPr>
          <w:rFonts w:asciiTheme="minorHAnsi" w:hAnsiTheme="minorHAnsi" w:cstheme="minorHAnsi"/>
          <w:color w:val="000000" w:themeColor="text1"/>
          <w:kern w:val="0"/>
        </w:rPr>
        <w:t>branching patterns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 and dendrite pruning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/>
      </w:r>
      <w:r w:rsidR="00E41CCF" w:rsidRPr="0050063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an&lt;/Author&gt;&lt;Year&gt;2010&lt;/Year&gt;&lt;RecNum&gt;23&lt;/RecNum&gt;&lt;DisplayText&gt;&lt;style face="superscript"&gt;13&lt;/style&gt;&lt;/DisplayText&gt;&lt;record&gt;&lt;rec-number&gt;23&lt;/rec-number&gt;&lt;foreign-keys&gt;&lt;key app="EN" db-id="de00ef2d405s0wedzzl55tvbwartdepxx99d" timestamp="1508101977"&gt;23&lt;/key&gt;&lt;/foreign-keys&gt;&lt;ref-type name="Journal Article"&gt;17&lt;/ref-type&gt;&lt;contributors&gt;&lt;authors&gt;&lt;author&gt;Jan, Y. N.&lt;/author&gt;&lt;author&gt;Jan, L. Y.&lt;/author&gt;&lt;/authors&gt;&lt;/contributors&gt;&lt;auth-address&gt;Howard Hughes Medical Institute, Department of Physiology, University of California, 1550 4th Street, San Francisco 94158, USA. YuhNung.Jan@ucsf.edu&lt;/auth-address&gt;&lt;titles&gt;&lt;title&gt;Branching out: mechanisms of dendritic arborization&lt;/title&gt;&lt;secondary-title&gt;Nat Rev Neurosci&lt;/secondary-title&gt;&lt;/titles&gt;&lt;periodical&gt;&lt;full-title&gt;Nat Rev Neurosci&lt;/full-title&gt;&lt;/periodical&gt;&lt;pages&gt;316-28&lt;/pages&gt;&lt;volume&gt;11&lt;/volume&gt;&lt;number&gt;5&lt;/number&gt;&lt;keywords&gt;&lt;keyword&gt;Animals&lt;/keyword&gt;&lt;keyword&gt;Axons/physiology&lt;/keyword&gt;&lt;keyword&gt;Dendrites/*physiology/ultrastructure&lt;/keyword&gt;&lt;keyword&gt;Humans&lt;/keyword&gt;&lt;keyword&gt;Models, Neurological&lt;/keyword&gt;&lt;keyword&gt;Morphogenesis&lt;/keyword&gt;&lt;keyword&gt;Neurons/physiology&lt;/keyword&gt;&lt;keyword&gt;Signal Transduction&lt;/keyword&gt;&lt;/keywords&gt;&lt;dates&gt;&lt;year&gt;2010&lt;/year&gt;&lt;pub-dates&gt;&lt;date&gt;May&lt;/date&gt;&lt;/pub-dates&gt;&lt;/dates&gt;&lt;isbn&gt;1471-0048 (Electronic)&amp;#xD;1471-003X (Linking)&lt;/isbn&gt;&lt;accession-num&gt;20404840&lt;/accession-num&gt;&lt;urls&gt;&lt;related-urls&gt;&lt;url&gt;https://www.ncbi.nlm.nih.gov/pubmed/20404840&lt;/url&gt;&lt;/related-urls&gt;&lt;/urls&gt;&lt;custom2&gt;PMC3079328&lt;/custom2&gt;&lt;electronic-resource-num&gt;10.1038/nrn2836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separate"/>
      </w:r>
      <w:r w:rsidR="00E41CCF" w:rsidRPr="0050063A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8F576F" w:rsidRPr="0050063A">
        <w:rPr>
          <w:rFonts w:asciiTheme="minorHAnsi" w:hAnsiTheme="minorHAnsi" w:cstheme="minorHAnsi"/>
          <w:color w:val="000000" w:themeColor="text1"/>
        </w:rPr>
        <w:t>.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</w:rPr>
        <w:t>It is important to</w:t>
      </w:r>
      <w:r w:rsidR="0063011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</w:rPr>
        <w:t xml:space="preserve">develop a </w:t>
      </w:r>
      <w:r w:rsidR="006A00BE" w:rsidRPr="0050063A">
        <w:rPr>
          <w:rFonts w:asciiTheme="minorHAnsi" w:hAnsiTheme="minorHAnsi" w:cstheme="minorHAnsi"/>
          <w:color w:val="000000" w:themeColor="text1"/>
        </w:rPr>
        <w:t xml:space="preserve">practical </w:t>
      </w:r>
      <w:r w:rsidR="00A67193" w:rsidRPr="0050063A">
        <w:rPr>
          <w:rFonts w:asciiTheme="minorHAnsi" w:hAnsiTheme="minorHAnsi" w:cstheme="minorHAnsi"/>
          <w:color w:val="000000" w:themeColor="text1"/>
        </w:rPr>
        <w:t>method for</w:t>
      </w:r>
      <w:r w:rsidR="00A67193" w:rsidRPr="0050063A">
        <w:rPr>
          <w:rFonts w:asciiTheme="minorHAnsi" w:hAnsiTheme="minorHAnsi" w:cstheme="minorHAnsi"/>
          <w:color w:val="000000" w:themeColor="text1"/>
          <w:kern w:val="0"/>
        </w:rPr>
        <w:t xml:space="preserve"> quantitative analysis of the </w:t>
      </w:r>
      <w:r w:rsidR="00A67193" w:rsidRPr="0050063A">
        <w:rPr>
          <w:rFonts w:asciiTheme="minorHAnsi" w:hAnsiTheme="minorHAnsi" w:cstheme="minorHAnsi"/>
          <w:color w:val="000000" w:themeColor="text1"/>
        </w:rPr>
        <w:t xml:space="preserve">neuronal dendritic arborization. </w:t>
      </w:r>
    </w:p>
    <w:p w14:paraId="3CFFB367" w14:textId="77777777" w:rsidR="00292AF6" w:rsidRPr="0050063A" w:rsidRDefault="00292AF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38925773" w14:textId="2D01462D" w:rsidR="000C7988" w:rsidRPr="0050063A" w:rsidRDefault="002149D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bookmarkStart w:id="21" w:name="OLE_LINK14"/>
      <w:bookmarkStart w:id="22" w:name="OLE_LINK15"/>
      <w:r w:rsidRPr="0050063A">
        <w:rPr>
          <w:rFonts w:asciiTheme="minorHAnsi" w:hAnsiTheme="minorHAnsi" w:cstheme="minorHAnsi"/>
          <w:color w:val="000000"/>
          <w:kern w:val="0"/>
        </w:rPr>
        <w:t xml:space="preserve">We have previously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shown that </w:t>
      </w:r>
      <w:bookmarkStart w:id="23" w:name="OLE_LINK84"/>
      <w:bookmarkStart w:id="24" w:name="OLE_LINK85"/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silencing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A45D9"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="008A45D9" w:rsidRPr="0050063A">
        <w:rPr>
          <w:rFonts w:asciiTheme="minorHAnsi" w:hAnsiTheme="minorHAnsi" w:cstheme="minorHAnsi"/>
          <w:color w:val="000000"/>
          <w:kern w:val="0"/>
        </w:rPr>
        <w:t xml:space="preserve">ortholog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0E41B4" w:rsidRPr="0050063A">
        <w:rPr>
          <w:rFonts w:asciiTheme="minorHAnsi" w:hAnsiTheme="minorHAnsi" w:cstheme="minorHAnsi"/>
          <w:i/>
          <w:color w:val="000000"/>
          <w:kern w:val="0"/>
        </w:rPr>
        <w:t>S</w:t>
      </w:r>
      <w:r w:rsidR="003E3347" w:rsidRPr="0050063A">
        <w:rPr>
          <w:rFonts w:asciiTheme="minorHAnsi" w:hAnsiTheme="minorHAnsi" w:cstheme="minorHAnsi"/>
          <w:i/>
          <w:color w:val="000000"/>
          <w:kern w:val="0"/>
        </w:rPr>
        <w:t>OX</w:t>
      </w:r>
      <w:r w:rsidRPr="0050063A">
        <w:rPr>
          <w:rFonts w:asciiTheme="minorHAnsi" w:hAnsiTheme="minorHAnsi" w:cstheme="minorHAnsi"/>
          <w:i/>
          <w:color w:val="000000"/>
          <w:kern w:val="0"/>
        </w:rPr>
        <w:t>5</w:t>
      </w:r>
      <w:r w:rsidR="008A45D9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8A45D9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7941B6" w:rsidRPr="0050063A">
        <w:rPr>
          <w:rFonts w:asciiTheme="minorHAnsi" w:hAnsiTheme="minorHAnsi" w:cstheme="minorHAnsi"/>
          <w:i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led to shorter </w:t>
      </w:r>
      <w:r w:rsidR="00D12FA4" w:rsidRPr="0050063A">
        <w:rPr>
          <w:rFonts w:asciiTheme="minorHAnsi" w:hAnsiTheme="minorHAnsi" w:cstheme="minorHAnsi"/>
          <w:color w:val="000000"/>
          <w:kern w:val="0"/>
        </w:rPr>
        <w:t xml:space="preserve">dendrit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and reduced complexity </w:t>
      </w:r>
      <w:r w:rsidR="007D7F16" w:rsidRPr="0050063A">
        <w:rPr>
          <w:rFonts w:asciiTheme="minorHAnsi" w:hAnsiTheme="minorHAnsi" w:cstheme="minorHAnsi"/>
          <w:color w:val="000000"/>
          <w:kern w:val="0"/>
        </w:rPr>
        <w:t xml:space="preserve">in class IV </w:t>
      </w:r>
      <w:bookmarkEnd w:id="21"/>
      <w:bookmarkEnd w:id="22"/>
      <w:r w:rsidR="00565C8C" w:rsidRPr="0050063A">
        <w:rPr>
          <w:rFonts w:asciiTheme="minorHAnsi" w:hAnsiTheme="minorHAnsi" w:cstheme="minorHAnsi"/>
          <w:color w:val="000000"/>
          <w:kern w:val="0"/>
        </w:rPr>
        <w:t>da neurons</w:t>
      </w:r>
      <w:bookmarkEnd w:id="23"/>
      <w:bookmarkEnd w:id="24"/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 &lt;EndNote&gt;&lt;Cite&gt;&lt;Author&gt;Li&lt;/Author&gt;&lt;Year&gt;2017&lt;/Year&gt;&lt;RecNum&gt;3&lt;/RecNum&gt;&lt;DisplayText&gt;&lt;style face="superscript"&gt;15&lt;/style&gt;&lt;/DisplayText&gt;&lt;record&gt;&lt;rec-number&gt;3&lt;/rec-number&gt;&lt;foreign-keys&gt;&lt;key app="EN" db-id="de00ef2d405s0wedzzl55tvbwartdepxx99d" timestamp="1493929192"&gt;3&lt;/key&gt;&lt;/foreign-keys&gt;&lt;ref-type name="Journal Article"&gt;17&lt;/ref-type&gt;&lt;contributors&gt;&lt;authors&gt;&lt;author&gt;Li, A.&lt;/author&gt;&lt;author&gt;Hooli, B.&lt;/author&gt;&lt;author&gt;Mullin, K.&lt;/author&gt;&lt;author&gt;Tate, R. E.&lt;/author&gt;&lt;author&gt;Bubnys, A.&lt;/author&gt;&lt;author&gt;Kirchner, R.&lt;/author&gt;&lt;author&gt;Chapman, B.&lt;/author&gt;&lt;author&gt;Hofmann, O.&lt;/author&gt;&lt;author&gt;Hide, W.&lt;/author&gt;&lt;author&gt;Tanzi, R. E.&lt;/author&gt;&lt;/authors&gt;&lt;/contributors&gt;&lt;auth-address&gt;Genetics and Aging Research Unit, Department of Neurology, Massachusetts General Hospital, Harvard Medical School, MassGeneral Institute for Neurodegenerative Diseases, Charlestown, MA 02129, USA.&amp;#xD;Department of Biostatistics, Harvard T. H. Chan School of Public Health, Boston, MA 02115, USA.&amp;#xD;Center for Cancer Research, University of Melbourne, Melbourne 3000, Australia and.&amp;#xD;Department of Neuroscience, Sheffield Institute for Translational Neuroscience, University of Sheffield, Sheffield S10 2HQ, UK.&lt;/auth-address&gt;&lt;titles&gt;&lt;title&gt;Silencing of the Drosophila ortholog of SOX5 leads to abnormal neuronal development and behavioral impairment&lt;/title&gt;&lt;secondary-title&gt;Hum Mol Genet&lt;/secondary-title&gt;&lt;/titles&gt;&lt;periodical&gt;&lt;full-title&gt;Hum Mol Genet&lt;/full-title&gt;&lt;/periodical&gt;&lt;pages&gt;1472-1482&lt;/pages&gt;&lt;volume&gt;26&lt;/volume&gt;&lt;number&gt;8&lt;/number&gt;&lt;dates&gt;&lt;year&gt;2017&lt;/year&gt;&lt;pub-dates&gt;&lt;date&gt;Apr 15&lt;/date&gt;&lt;/pub-dates&gt;&lt;/dates&gt;&lt;isbn&gt;1460-2083 (Electronic)&amp;#xD;0964-6906 (Linking)&lt;/isbn&gt;&lt;accession-num&gt;28186563&lt;/accession-num&gt;&lt;urls&gt;&lt;related-urls&gt;&lt;url&gt;https://www.ncbi.nlm.nih.gov/pubmed/28186563&lt;/url&gt;&lt;/related-urls&gt;&lt;/urls&gt;&lt;electronic-resource-num&gt;10.1093/hmg/ddx051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>.</w:t>
      </w:r>
      <w:r w:rsidR="00182EE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135F1" w:rsidRPr="0050063A">
        <w:rPr>
          <w:rFonts w:asciiTheme="minorHAnsi" w:hAnsiTheme="minorHAnsi" w:cstheme="minorHAnsi"/>
          <w:color w:val="000000"/>
          <w:kern w:val="0"/>
        </w:rPr>
        <w:t>He</w:t>
      </w:r>
      <w:r w:rsidR="00624AEF" w:rsidRPr="0050063A">
        <w:rPr>
          <w:rFonts w:asciiTheme="minorHAnsi" w:hAnsiTheme="minorHAnsi" w:cstheme="minorHAnsi"/>
          <w:color w:val="000000"/>
          <w:kern w:val="0"/>
        </w:rPr>
        <w:t>re</w:t>
      </w:r>
      <w:r w:rsidR="001F08EA">
        <w:rPr>
          <w:rFonts w:asciiTheme="minorHAnsi" w:hAnsiTheme="minorHAnsi" w:cstheme="minorHAnsi"/>
          <w:color w:val="000000"/>
          <w:kern w:val="0"/>
        </w:rPr>
        <w:t>,</w:t>
      </w:r>
      <w:r w:rsidR="00A135F1" w:rsidRPr="0050063A">
        <w:rPr>
          <w:rFonts w:asciiTheme="minorHAnsi" w:hAnsiTheme="minorHAnsi" w:cstheme="minorHAnsi"/>
          <w:color w:val="000000"/>
          <w:kern w:val="0"/>
        </w:rPr>
        <w:t xml:space="preserve"> we present the procedure of 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quantitative analysis </w:t>
      </w:r>
      <w:r w:rsidR="00595C6E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381414" w:rsidRPr="0050063A">
        <w:rPr>
          <w:rFonts w:asciiTheme="minorHAnsi" w:hAnsiTheme="minorHAnsi" w:cstheme="minorHAnsi"/>
        </w:rPr>
        <w:t>neuronal dendrit</w:t>
      </w:r>
      <w:r w:rsidR="005C4571" w:rsidRPr="0050063A">
        <w:rPr>
          <w:rFonts w:asciiTheme="minorHAnsi" w:hAnsiTheme="minorHAnsi" w:cstheme="minorHAnsi"/>
        </w:rPr>
        <w:t>ic arborization complexity (NDAC)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167F03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>.</w:t>
      </w:r>
      <w:r w:rsidR="00A6719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>This protocol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 xml:space="preserve"> adapted from 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>previous described methodology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provide</w:t>
      </w:r>
      <w:r w:rsidR="001528E1" w:rsidRPr="0050063A">
        <w:rPr>
          <w:rFonts w:asciiTheme="minorHAnsi" w:hAnsiTheme="minorHAnsi" w:cstheme="minorHAnsi"/>
          <w:color w:val="000000" w:themeColor="text1"/>
          <w:kern w:val="0"/>
        </w:rPr>
        <w:t>s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a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brief method to assay the development of da sensory neurons.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5B6650" w:rsidRPr="0050063A">
        <w:rPr>
          <w:rFonts w:asciiTheme="minorHAnsi" w:hAnsiTheme="minorHAnsi" w:cstheme="minorHAnsi"/>
          <w:color w:val="000000" w:themeColor="text1"/>
          <w:kern w:val="0"/>
        </w:rPr>
        <w:t>It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illustrates the robust image labeling </w:t>
      </w:r>
      <w:r w:rsidR="005B6650" w:rsidRPr="0050063A">
        <w:rPr>
          <w:rFonts w:asciiTheme="minorHAnsi" w:hAnsiTheme="minorHAnsi" w:cstheme="minorHAnsi"/>
          <w:color w:val="000000" w:themeColor="text1"/>
          <w:kern w:val="0"/>
        </w:rPr>
        <w:t xml:space="preserve">and 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445C30" w:rsidRPr="0050063A">
        <w:rPr>
          <w:rFonts w:asciiTheme="minorHAnsi" w:hAnsiTheme="minorHAnsi" w:cstheme="minorHAnsi"/>
          <w:color w:val="000000" w:themeColor="text1"/>
          <w:kern w:val="0"/>
        </w:rPr>
        <w:t>da neuron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in</w:t>
      </w:r>
      <w:r w:rsidR="009977D0" w:rsidRPr="0050063A">
        <w:rPr>
          <w:rFonts w:asciiTheme="minorHAnsi" w:hAnsiTheme="minorHAnsi" w:cstheme="minorHAnsi"/>
          <w:color w:val="000000" w:themeColor="text1"/>
          <w:kern w:val="0"/>
        </w:rPr>
        <w:t xml:space="preserve"> the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0272F9" w:rsidRPr="0050063A">
        <w:rPr>
          <w:rFonts w:asciiTheme="minorHAnsi" w:hAnsiTheme="minorHAnsi" w:cstheme="minorHAnsi"/>
          <w:color w:val="000000" w:themeColor="text1"/>
          <w:kern w:val="0"/>
        </w:rPr>
        <w:t>third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>in</w:t>
      </w:r>
      <w:r w:rsidR="00CC4558" w:rsidRPr="0050063A">
        <w:rPr>
          <w:rFonts w:asciiTheme="minorHAnsi" w:hAnsiTheme="minorHAnsi" w:cstheme="minorHAnsi"/>
          <w:color w:val="000000" w:themeColor="text1"/>
          <w:kern w:val="0"/>
        </w:rPr>
        <w:t>star larval body wall</w: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begin">
          <w:fldData xml:space="preserve">PEVuZE5vdGU+PENpdGU+PEF1dGhvcj5NaXNyYTwvQXV0aG9yPjxZZWFyPjIwMTY8L1llYXI+PFJl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</w:fldData>
        </w:fldChar>
      </w:r>
      <w:r w:rsidR="00BC0D66" w:rsidRPr="0050063A">
        <w:rPr>
          <w:rFonts w:asciiTheme="minorHAnsi" w:hAnsiTheme="minorHAnsi" w:cstheme="minorHAnsi"/>
          <w:color w:val="000000" w:themeColor="text1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begin">
          <w:fldData xml:space="preserve">PEVuZE5vdGU+PENpdGU+PEF1dGhvcj5NaXNyYTwvQXV0aG9yPjxZZWFyPjIwMTY8L1llYXI+PFJl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</w:fldData>
        </w:fldChar>
      </w:r>
      <w:r w:rsidR="00BC0D66" w:rsidRPr="0050063A">
        <w:rPr>
          <w:rFonts w:asciiTheme="minorHAnsi" w:hAnsiTheme="minorHAnsi" w:cstheme="minorHAnsi"/>
          <w:color w:val="000000" w:themeColor="text1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  <w:vertAlign w:val="superscript"/>
        </w:rPr>
        <w:t>16-19</w: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end"/>
      </w:r>
      <w:r w:rsidR="00CC4558" w:rsidRPr="0050063A">
        <w:rPr>
          <w:rFonts w:asciiTheme="minorHAnsi" w:hAnsiTheme="minorHAnsi" w:cstheme="minorHAnsi"/>
          <w:color w:val="000000" w:themeColor="text1"/>
          <w:kern w:val="0"/>
        </w:rPr>
        <w:t xml:space="preserve">. 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>It is a valuable protocol for researchers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 xml:space="preserve"> who wish to investigate the NDAC and development</w:t>
      </w:r>
      <w:r w:rsidR="00B22A49" w:rsidRPr="0050063A">
        <w:rPr>
          <w:rFonts w:asciiTheme="minorHAnsi" w:hAnsiTheme="minorHAnsi" w:cstheme="minorHAnsi"/>
          <w:color w:val="000000" w:themeColor="text1"/>
          <w:kern w:val="0"/>
        </w:rPr>
        <w:t>al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 xml:space="preserve"> differences </w:t>
      </w:r>
      <w:r w:rsidR="00DE3FF0" w:rsidRPr="001614EF">
        <w:rPr>
          <w:rFonts w:asciiTheme="minorHAnsi" w:hAnsiTheme="minorHAnsi" w:cstheme="minorHAnsi"/>
          <w:i/>
          <w:color w:val="000000" w:themeColor="text1"/>
          <w:kern w:val="0"/>
        </w:rPr>
        <w:t>in vivo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565C8C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6131B93B" w14:textId="77777777" w:rsidR="00EB0C04" w:rsidRPr="0050063A" w:rsidRDefault="00EB0C04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4B9C0033" w14:textId="77777777" w:rsidR="00EF206E" w:rsidRPr="0050063A" w:rsidRDefault="00C57D0D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  <w:bookmarkStart w:id="25" w:name="_Hlk497299064"/>
      <w:r w:rsidRPr="0050063A">
        <w:rPr>
          <w:rFonts w:asciiTheme="minorHAnsi" w:hAnsiTheme="minorHAnsi" w:cstheme="minorHAnsi"/>
          <w:b/>
          <w:color w:val="000000"/>
          <w:kern w:val="0"/>
        </w:rPr>
        <w:t>PROTOCOL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3AC0705B" w14:textId="77777777" w:rsidR="00292AF6" w:rsidRPr="0050063A" w:rsidRDefault="00292AF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03A32602" w14:textId="7B9ADB11" w:rsidR="00EF206E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1.</w:t>
      </w:r>
      <w:r w:rsidR="00083E6E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b/>
          <w:color w:val="000000"/>
          <w:kern w:val="0"/>
        </w:rPr>
        <w:t>Experimental Preparation</w:t>
      </w:r>
    </w:p>
    <w:p w14:paraId="24F5D120" w14:textId="77777777" w:rsidR="00601DA2" w:rsidRPr="0050063A" w:rsidRDefault="00601DA2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05648D86" w14:textId="43A6C69D" w:rsidR="00FC22D7" w:rsidRPr="0050063A" w:rsidRDefault="00E117AF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1.</w:t>
      </w:r>
      <w:r w:rsidR="00506F06" w:rsidRPr="0050063A">
        <w:rPr>
          <w:rFonts w:asciiTheme="minorHAnsi" w:hAnsiTheme="minorHAnsi" w:cstheme="minorHAnsi"/>
          <w:color w:val="000000"/>
          <w:kern w:val="0"/>
        </w:rPr>
        <w:t>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repare the following r</w:t>
      </w:r>
      <w:r w:rsidR="0025242B" w:rsidRPr="0050063A">
        <w:rPr>
          <w:rFonts w:asciiTheme="minorHAnsi" w:hAnsiTheme="minorHAnsi" w:cstheme="minorHAnsi"/>
          <w:color w:val="000000"/>
          <w:kern w:val="0"/>
        </w:rPr>
        <w:t>e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agents</w:t>
      </w:r>
      <w:bookmarkStart w:id="26" w:name="OLE_LINK52"/>
      <w:bookmarkStart w:id="27" w:name="OLE_LINK53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: </w:t>
      </w:r>
      <w:r w:rsidR="00CF21FB" w:rsidRPr="0050063A">
        <w:rPr>
          <w:rFonts w:asciiTheme="minorHAnsi" w:hAnsiTheme="minorHAnsi" w:cstheme="minorHAnsi"/>
          <w:color w:val="000000"/>
          <w:kern w:val="0"/>
        </w:rPr>
        <w:t>Dulbecco’s phosphate buffered saline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(PBS)</w:t>
      </w:r>
      <w:bookmarkStart w:id="28" w:name="OLE_LINK54"/>
      <w:bookmarkEnd w:id="26"/>
      <w:bookmarkEnd w:id="27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Trito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X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-100</w:t>
      </w:r>
      <w:bookmarkEnd w:id="28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0.2%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PBST</w:t>
      </w:r>
      <w:r w:rsidR="009F606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(PBS</w:t>
      </w:r>
      <w:r w:rsidR="00AC1AF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+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0.2%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1614EF">
        <w:rPr>
          <w:rFonts w:asciiTheme="minorHAnsi" w:hAnsiTheme="minorHAnsi" w:cstheme="minorHAnsi"/>
          <w:color w:val="000000"/>
          <w:kern w:val="0"/>
        </w:rPr>
        <w:t>T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rito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X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-100)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DE42A8" w:rsidRPr="0050063A">
        <w:rPr>
          <w:rFonts w:asciiTheme="minorHAnsi" w:hAnsiTheme="minorHAnsi" w:cstheme="minorHAnsi"/>
          <w:color w:val="000000"/>
          <w:kern w:val="0"/>
        </w:rPr>
        <w:t>32%</w:t>
      </w:r>
      <w:r w:rsidR="006E189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29" w:name="OLE_LINK55"/>
      <w:bookmarkStart w:id="30" w:name="OLE_LINK56"/>
      <w:r w:rsidR="008317F6">
        <w:rPr>
          <w:rFonts w:asciiTheme="minorHAnsi" w:hAnsiTheme="minorHAnsi" w:cstheme="minorHAnsi"/>
          <w:color w:val="000000"/>
          <w:kern w:val="0"/>
        </w:rPr>
        <w:t>p</w:t>
      </w:r>
      <w:r w:rsidR="00DE42A8" w:rsidRPr="0050063A">
        <w:rPr>
          <w:rFonts w:asciiTheme="minorHAnsi" w:hAnsiTheme="minorHAnsi" w:cstheme="minorHAnsi"/>
          <w:color w:val="000000"/>
          <w:kern w:val="0"/>
        </w:rPr>
        <w:t>araformaldehyde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C45320" w:rsidRPr="0050063A">
        <w:rPr>
          <w:rFonts w:asciiTheme="minorHAnsi" w:hAnsiTheme="minorHAnsi" w:cstheme="minorHAnsi"/>
          <w:color w:val="000000"/>
          <w:kern w:val="0"/>
        </w:rPr>
        <w:t>(PFA</w:t>
      </w:r>
      <w:bookmarkEnd w:id="29"/>
      <w:bookmarkEnd w:id="30"/>
      <w:r w:rsidR="001614EF">
        <w:rPr>
          <w:rFonts w:asciiTheme="minorHAnsi" w:hAnsiTheme="minorHAnsi" w:cstheme="minorHAnsi"/>
          <w:color w:val="000000"/>
          <w:kern w:val="0"/>
        </w:rPr>
        <w:t xml:space="preserve">), </w:t>
      </w:r>
      <w:r w:rsidR="00DE42A8" w:rsidRPr="0050063A">
        <w:rPr>
          <w:rFonts w:asciiTheme="minorHAnsi" w:hAnsiTheme="minorHAnsi" w:cstheme="minorHAnsi"/>
          <w:color w:val="000000"/>
          <w:kern w:val="0"/>
        </w:rPr>
        <w:t xml:space="preserve">diluted </w:t>
      </w:r>
      <w:r w:rsidR="00031B08" w:rsidRPr="0050063A">
        <w:rPr>
          <w:rFonts w:asciiTheme="minorHAnsi" w:hAnsiTheme="minorHAnsi" w:cstheme="minorHAnsi"/>
          <w:color w:val="000000"/>
          <w:kern w:val="0"/>
        </w:rPr>
        <w:t>into 4%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before use</w:t>
      </w:r>
      <w:bookmarkStart w:id="31" w:name="OLE_LINK57"/>
      <w:bookmarkStart w:id="32" w:name="OLE_LINK58"/>
      <w:r w:rsidR="00EB0C04" w:rsidRPr="0050063A">
        <w:rPr>
          <w:rFonts w:asciiTheme="minorHAnsi" w:hAnsiTheme="minorHAnsi" w:cstheme="minorHAnsi"/>
          <w:color w:val="000000"/>
          <w:kern w:val="0"/>
        </w:rPr>
        <w:t>;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614EF">
        <w:rPr>
          <w:rFonts w:asciiTheme="minorHAnsi" w:hAnsiTheme="minorHAnsi" w:cstheme="minorHAnsi"/>
          <w:color w:val="000000"/>
          <w:kern w:val="0"/>
        </w:rPr>
        <w:t>s</w:t>
      </w:r>
      <w:r w:rsidR="00491A59" w:rsidRPr="0050063A">
        <w:rPr>
          <w:rFonts w:asciiTheme="minorHAnsi" w:hAnsiTheme="minorHAnsi" w:cstheme="minorHAnsi"/>
          <w:color w:val="000000"/>
          <w:kern w:val="0"/>
        </w:rPr>
        <w:t>ilicone elastomer base and curing agent</w:t>
      </w:r>
      <w:bookmarkStart w:id="33" w:name="OLE_LINK59"/>
      <w:bookmarkEnd w:id="31"/>
      <w:bookmarkEnd w:id="32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antifade </w:t>
      </w:r>
      <w:bookmarkEnd w:id="33"/>
      <w:r w:rsidR="001F08EA" w:rsidRPr="0050063A">
        <w:rPr>
          <w:rFonts w:asciiTheme="minorHAnsi" w:hAnsiTheme="minorHAnsi" w:cstheme="minorHAnsi"/>
          <w:color w:val="000000"/>
          <w:kern w:val="0"/>
        </w:rPr>
        <w:t>mounting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medium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EB0C04" w:rsidRPr="001614EF">
        <w:rPr>
          <w:rFonts w:asciiTheme="minorHAnsi" w:hAnsiTheme="minorHAnsi" w:cstheme="minorHAnsi"/>
          <w:i/>
          <w:color w:val="000000"/>
          <w:kern w:val="0"/>
        </w:rPr>
        <w:t>e.g.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spellStart"/>
      <w:r w:rsidR="00EB0C04" w:rsidRPr="0050063A">
        <w:rPr>
          <w:rFonts w:asciiTheme="minorHAnsi" w:hAnsiTheme="minorHAnsi" w:cstheme="minorHAnsi"/>
          <w:color w:val="000000"/>
          <w:kern w:val="0"/>
        </w:rPr>
        <w:t>ProLong</w:t>
      </w:r>
      <w:proofErr w:type="spellEnd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Gold);</w:t>
      </w:r>
      <w:bookmarkStart w:id="34" w:name="OLE_LINK60"/>
      <w:bookmarkStart w:id="35" w:name="OLE_LINK61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nd f</w:t>
      </w:r>
      <w:r w:rsidR="007A6545" w:rsidRPr="0050063A">
        <w:rPr>
          <w:rFonts w:asciiTheme="minorHAnsi" w:hAnsiTheme="minorHAnsi" w:cstheme="minorHAnsi"/>
          <w:color w:val="000000"/>
          <w:kern w:val="0"/>
        </w:rPr>
        <w:t>ingernail</w:t>
      </w:r>
      <w:r w:rsidR="007A6545" w:rsidRPr="0050063A">
        <w:rPr>
          <w:rFonts w:asciiTheme="minorHAnsi" w:hAnsiTheme="minorHAnsi" w:cstheme="minorHAnsi"/>
          <w:color w:val="000000"/>
          <w:kern w:val="0"/>
        </w:rPr>
        <w:t xml:space="preserve"> polish</w:t>
      </w:r>
      <w:bookmarkEnd w:id="34"/>
      <w:bookmarkEnd w:id="35"/>
      <w:r w:rsidR="00EB0C04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7D95F96F" w14:textId="77777777" w:rsidR="00601DA2" w:rsidRPr="0050063A" w:rsidRDefault="00601DA2" w:rsidP="008317F6">
      <w:pPr>
        <w:pStyle w:val="ColorfulList-Accent11"/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rPr>
          <w:rFonts w:asciiTheme="minorHAnsi" w:hAnsiTheme="minorHAnsi" w:cstheme="minorHAnsi"/>
          <w:color w:val="000000"/>
          <w:kern w:val="0"/>
        </w:rPr>
      </w:pPr>
    </w:p>
    <w:p w14:paraId="7D8F1A85" w14:textId="0034A86A" w:rsidR="00D87839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1.</w:t>
      </w:r>
      <w:r w:rsidR="00E117AF" w:rsidRPr="0050063A">
        <w:rPr>
          <w:rFonts w:asciiTheme="minorHAnsi" w:hAnsiTheme="minorHAnsi" w:cstheme="minorHAnsi"/>
          <w:color w:val="000000"/>
          <w:kern w:val="0"/>
        </w:rPr>
        <w:t>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repare the following e</w:t>
      </w:r>
      <w:r w:rsidR="00322B01" w:rsidRPr="0050063A">
        <w:rPr>
          <w:rFonts w:asciiTheme="minorHAnsi" w:hAnsiTheme="minorHAnsi" w:cstheme="minorHAnsi"/>
          <w:color w:val="000000"/>
          <w:kern w:val="0"/>
        </w:rPr>
        <w:t>quipment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: d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issection </w:t>
      </w:r>
      <w:bookmarkStart w:id="36" w:name="OLE_LINK62"/>
      <w:r w:rsidR="006A7EEE" w:rsidRPr="0050063A">
        <w:rPr>
          <w:rFonts w:asciiTheme="minorHAnsi" w:hAnsiTheme="minorHAnsi" w:cstheme="minorHAnsi"/>
          <w:color w:val="000000"/>
          <w:kern w:val="0"/>
        </w:rPr>
        <w:t>microscope</w:t>
      </w:r>
      <w:bookmarkEnd w:id="36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t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wo sharp </w:t>
      </w:r>
      <w:bookmarkStart w:id="37" w:name="OLE_LINK66"/>
      <w:bookmarkStart w:id="38" w:name="OLE_LINK67"/>
      <w:r w:rsidR="006A7EEE" w:rsidRPr="0050063A">
        <w:rPr>
          <w:rFonts w:asciiTheme="minorHAnsi" w:hAnsiTheme="minorHAnsi" w:cstheme="minorHAnsi"/>
          <w:color w:val="000000"/>
          <w:kern w:val="0"/>
        </w:rPr>
        <w:t>forceps</w:t>
      </w:r>
      <w:bookmarkEnd w:id="37"/>
      <w:bookmarkEnd w:id="38"/>
      <w:r w:rsidR="00C45320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 xml:space="preserve">a pair of </w:t>
      </w:r>
      <w:bookmarkStart w:id="39" w:name="OLE_LINK68"/>
      <w:r w:rsidR="00604851" w:rsidRPr="0050063A">
        <w:rPr>
          <w:rFonts w:asciiTheme="minorHAnsi" w:hAnsiTheme="minorHAnsi" w:cstheme="minorHAnsi"/>
          <w:color w:val="000000"/>
          <w:kern w:val="0"/>
        </w:rPr>
        <w:t xml:space="preserve">scissors </w:t>
      </w:r>
      <w:bookmarkEnd w:id="39"/>
      <w:r w:rsidR="00C45320" w:rsidRPr="0050063A">
        <w:rPr>
          <w:rFonts w:asciiTheme="minorHAnsi" w:hAnsiTheme="minorHAnsi" w:cstheme="minorHAnsi"/>
          <w:color w:val="000000"/>
          <w:kern w:val="0"/>
        </w:rPr>
        <w:t>for microdissection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proofErr w:type="gramStart"/>
      <w:r w:rsidR="00EB0C04" w:rsidRPr="0050063A">
        <w:rPr>
          <w:rFonts w:asciiTheme="minorHAnsi" w:hAnsiTheme="minorHAnsi" w:cstheme="minorHAnsi"/>
          <w:color w:val="000000"/>
          <w:kern w:val="0"/>
        </w:rPr>
        <w:t>a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 number of</w:t>
      </w:r>
      <w:proofErr w:type="gramEnd"/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40" w:name="OLE_LINK69"/>
      <w:bookmarkStart w:id="41" w:name="OLE_LINK70"/>
      <w:r w:rsidR="006A7EEE" w:rsidRPr="0050063A">
        <w:rPr>
          <w:rFonts w:asciiTheme="minorHAnsi" w:hAnsiTheme="minorHAnsi" w:cstheme="minorHAnsi"/>
          <w:color w:val="000000"/>
          <w:kern w:val="0"/>
        </w:rPr>
        <w:t>pins</w:t>
      </w:r>
      <w:bookmarkStart w:id="42" w:name="OLE_LINK64"/>
      <w:bookmarkStart w:id="43" w:name="OLE_LINK65"/>
      <w:bookmarkEnd w:id="40"/>
      <w:bookmarkEnd w:id="41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for microdissection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a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</w:t>
      </w:r>
      <w:r w:rsidR="00A738E7" w:rsidRPr="0050063A">
        <w:rPr>
          <w:rFonts w:asciiTheme="minorHAnsi" w:hAnsiTheme="minorHAnsi" w:cstheme="minorHAnsi"/>
          <w:color w:val="000000"/>
          <w:kern w:val="0"/>
        </w:rPr>
        <w:t xml:space="preserve">etri 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>dish</w:t>
      </w:r>
      <w:bookmarkEnd w:id="42"/>
      <w:bookmarkEnd w:id="43"/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 for making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>dissection dish</w:t>
      </w:r>
      <w:bookmarkStart w:id="44" w:name="OLE_LINK71"/>
      <w:bookmarkStart w:id="45" w:name="OLE_LINK72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614EF">
        <w:rPr>
          <w:rFonts w:asciiTheme="minorHAnsi" w:hAnsiTheme="minorHAnsi" w:cstheme="minorHAnsi"/>
          <w:color w:val="000000"/>
          <w:kern w:val="0"/>
        </w:rPr>
        <w:t>m</w:t>
      </w:r>
      <w:r w:rsidR="00295BC0" w:rsidRPr="0050063A">
        <w:rPr>
          <w:rFonts w:asciiTheme="minorHAnsi" w:hAnsiTheme="minorHAnsi" w:cstheme="minorHAnsi"/>
          <w:color w:val="000000"/>
          <w:kern w:val="0"/>
        </w:rPr>
        <w:t xml:space="preserve">icroscope slides and </w:t>
      </w:r>
      <w:r w:rsidR="00295BC0" w:rsidRPr="0050063A">
        <w:rPr>
          <w:rFonts w:asciiTheme="minorHAnsi" w:hAnsiTheme="minorHAnsi" w:cstheme="minorHAnsi"/>
          <w:color w:val="000000"/>
          <w:kern w:val="0"/>
        </w:rPr>
        <w:t>coversl</w:t>
      </w:r>
      <w:r w:rsidR="005A0E84" w:rsidRPr="0050063A">
        <w:rPr>
          <w:rFonts w:asciiTheme="minorHAnsi" w:hAnsiTheme="minorHAnsi" w:cstheme="minorHAnsi"/>
          <w:color w:val="000000"/>
          <w:kern w:val="0"/>
        </w:rPr>
        <w:t>ips</w:t>
      </w:r>
      <w:bookmarkStart w:id="46" w:name="OLE_LINK63"/>
      <w:bookmarkEnd w:id="44"/>
      <w:bookmarkEnd w:id="45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F08EA">
        <w:rPr>
          <w:rFonts w:asciiTheme="minorHAnsi" w:hAnsiTheme="minorHAnsi" w:cstheme="minorHAnsi"/>
          <w:color w:val="000000"/>
          <w:kern w:val="0"/>
        </w:rPr>
        <w:t>a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1614EF">
        <w:rPr>
          <w:rFonts w:asciiTheme="minorHAnsi" w:hAnsiTheme="minorHAnsi" w:cstheme="minorHAnsi"/>
          <w:color w:val="000000"/>
          <w:kern w:val="0"/>
        </w:rPr>
        <w:t>c</w:t>
      </w:r>
      <w:r w:rsidR="00295BC0" w:rsidRPr="0050063A">
        <w:rPr>
          <w:rFonts w:asciiTheme="minorHAnsi" w:hAnsiTheme="minorHAnsi" w:cstheme="minorHAnsi"/>
          <w:color w:val="000000"/>
          <w:kern w:val="0"/>
        </w:rPr>
        <w:t>onfocal microscope</w:t>
      </w:r>
      <w:bookmarkEnd w:id="46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and a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c</w:t>
      </w:r>
      <w:r w:rsidR="00D87839" w:rsidRPr="0050063A">
        <w:rPr>
          <w:rFonts w:asciiTheme="minorHAnsi" w:hAnsiTheme="minorHAnsi" w:cstheme="minorHAnsi"/>
          <w:color w:val="000000"/>
          <w:kern w:val="0"/>
        </w:rPr>
        <w:t>omputer</w:t>
      </w:r>
      <w:r w:rsidR="00601DA2" w:rsidRPr="0050063A">
        <w:rPr>
          <w:rFonts w:asciiTheme="minorHAnsi" w:hAnsiTheme="minorHAnsi" w:cstheme="minorHAnsi"/>
          <w:color w:val="000000"/>
          <w:kern w:val="0"/>
        </w:rPr>
        <w:t xml:space="preserve"> with Fiji </w:t>
      </w:r>
      <w:r w:rsidR="00601DA2" w:rsidRPr="0050063A">
        <w:rPr>
          <w:rFonts w:asciiTheme="minorHAnsi" w:hAnsiTheme="minorHAnsi" w:cstheme="minorHAnsi"/>
          <w:color w:val="000000"/>
          <w:kern w:val="0"/>
        </w:rPr>
        <w:t>ImageJ</w:t>
      </w:r>
      <w:r w:rsidR="00601DA2" w:rsidRPr="0050063A">
        <w:rPr>
          <w:rFonts w:asciiTheme="minorHAnsi" w:hAnsiTheme="minorHAnsi" w:cstheme="minorHAnsi"/>
          <w:color w:val="000000"/>
          <w:kern w:val="0"/>
        </w:rPr>
        <w:t xml:space="preserve"> software installed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75F9629D" w14:textId="77777777" w:rsidR="00601DA2" w:rsidRPr="0050063A" w:rsidRDefault="00601DA2" w:rsidP="008317F6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B491C70" w14:textId="0BD71ECE" w:rsidR="00EF206E" w:rsidRPr="0050063A" w:rsidRDefault="00506F06" w:rsidP="008317F6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2. </w:t>
      </w:r>
      <w:r w:rsidR="00EF206E" w:rsidRPr="0050063A">
        <w:rPr>
          <w:rFonts w:asciiTheme="minorHAnsi" w:hAnsiTheme="minorHAnsi" w:cstheme="minorHAnsi"/>
          <w:b/>
          <w:color w:val="000000"/>
          <w:kern w:val="0"/>
        </w:rPr>
        <w:t xml:space="preserve">Larvae </w:t>
      </w:r>
      <w:r w:rsidR="00AE7B3A" w:rsidRPr="0050063A">
        <w:rPr>
          <w:rFonts w:asciiTheme="minorHAnsi" w:hAnsiTheme="minorHAnsi" w:cstheme="minorHAnsi"/>
          <w:b/>
          <w:color w:val="000000"/>
          <w:kern w:val="0"/>
        </w:rPr>
        <w:t>Collection</w:t>
      </w:r>
    </w:p>
    <w:p w14:paraId="3ED4FB2F" w14:textId="77777777" w:rsidR="00601DA2" w:rsidRPr="0050063A" w:rsidRDefault="00601DA2" w:rsidP="008317F6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BB515B7" w14:textId="08C7728E" w:rsidR="00EF206E" w:rsidRPr="0050063A" w:rsidRDefault="001614EF" w:rsidP="008317F6">
      <w:pPr>
        <w:pStyle w:val="ColorfulList-Accent11"/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/>
          <w:kern w:val="0"/>
        </w:rPr>
        <w:t xml:space="preserve">2.1. 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 xml:space="preserve">Mate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UAS-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Sox102F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 xml:space="preserve">-RNAi flies </w:t>
      </w:r>
      <w:r w:rsidR="007D02C1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ppk-GAL4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>,</w:t>
      </w:r>
      <w:r w:rsidR="0053779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A6545" w:rsidRPr="0050063A">
        <w:rPr>
          <w:rFonts w:asciiTheme="minorHAnsi" w:hAnsiTheme="minorHAnsi" w:cstheme="minorHAnsi"/>
          <w:color w:val="000000"/>
          <w:kern w:val="0"/>
        </w:rPr>
        <w:t>or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W</w:t>
      </w:r>
      <w:r w:rsidR="00240E24" w:rsidRPr="0050063A">
        <w:rPr>
          <w:rFonts w:asciiTheme="minorHAnsi" w:hAnsiTheme="minorHAnsi" w:cstheme="minorHAnsi"/>
          <w:color w:val="000000"/>
          <w:kern w:val="0"/>
          <w:vertAlign w:val="superscript"/>
        </w:rPr>
        <w:t>1118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wild type 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>flies</w:t>
      </w:r>
      <w:r w:rsidR="001F08EA">
        <w:rPr>
          <w:rFonts w:asciiTheme="minorHAnsi" w:hAnsiTheme="minorHAnsi" w:cstheme="minorHAnsi"/>
          <w:color w:val="000000"/>
          <w:kern w:val="0"/>
        </w:rPr>
        <w:t>,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respectively.</w:t>
      </w:r>
      <w:r>
        <w:rPr>
          <w:rFonts w:asciiTheme="minorHAnsi" w:hAnsiTheme="minorHAnsi" w:cstheme="minorHAnsi"/>
          <w:color w:val="000000"/>
          <w:kern w:val="0"/>
        </w:rPr>
        <w:t xml:space="preserve">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Culture </w:t>
      </w:r>
      <w:r w:rsidR="00C035DC" w:rsidRPr="0050063A">
        <w:rPr>
          <w:rFonts w:asciiTheme="minorHAnsi" w:hAnsiTheme="minorHAnsi" w:cstheme="minorHAnsi"/>
        </w:rPr>
        <w:t>f</w:t>
      </w:r>
      <w:r w:rsidR="00240E24" w:rsidRPr="0050063A">
        <w:rPr>
          <w:rFonts w:asciiTheme="minorHAnsi" w:hAnsiTheme="minorHAnsi" w:cstheme="minorHAnsi"/>
        </w:rPr>
        <w:t xml:space="preserve">lies </w:t>
      </w:r>
      <w:r w:rsidR="00AE7B3A" w:rsidRPr="0050063A">
        <w:rPr>
          <w:rFonts w:asciiTheme="minorHAnsi" w:hAnsiTheme="minorHAnsi" w:cstheme="minorHAnsi"/>
        </w:rPr>
        <w:t xml:space="preserve">in </w:t>
      </w:r>
      <w:r w:rsidR="00FF5972" w:rsidRPr="0050063A">
        <w:rPr>
          <w:rFonts w:asciiTheme="minorHAnsi" w:hAnsiTheme="minorHAnsi" w:cstheme="minorHAnsi"/>
        </w:rPr>
        <w:t>standard condition</w:t>
      </w:r>
      <w:r w:rsidR="00AE7B3A" w:rsidRPr="0050063A">
        <w:rPr>
          <w:rFonts w:asciiTheme="minorHAnsi" w:hAnsiTheme="minorHAnsi" w:cstheme="minorHAnsi"/>
        </w:rPr>
        <w:t>s</w:t>
      </w:r>
      <w:r w:rsidR="00FF5972" w:rsidRPr="0050063A">
        <w:rPr>
          <w:rFonts w:asciiTheme="minorHAnsi" w:hAnsiTheme="minorHAnsi" w:cstheme="minorHAnsi"/>
        </w:rPr>
        <w:t xml:space="preserve"> </w:t>
      </w:r>
      <w:r w:rsidR="00240E24" w:rsidRPr="0050063A">
        <w:rPr>
          <w:rFonts w:asciiTheme="minorHAnsi" w:hAnsiTheme="minorHAnsi" w:cstheme="minorHAnsi"/>
        </w:rPr>
        <w:t>at</w:t>
      </w:r>
      <w:r w:rsidR="00EF206E" w:rsidRPr="0050063A">
        <w:rPr>
          <w:rFonts w:asciiTheme="minorHAnsi" w:hAnsiTheme="minorHAnsi" w:cstheme="minorHAnsi"/>
        </w:rPr>
        <w:t xml:space="preserve"> 2</w:t>
      </w:r>
      <w:r w:rsidR="00DE42A8" w:rsidRPr="0050063A">
        <w:rPr>
          <w:rFonts w:asciiTheme="minorHAnsi" w:hAnsiTheme="minorHAnsi" w:cstheme="minorHAnsi"/>
        </w:rPr>
        <w:t>5</w:t>
      </w:r>
      <w:r w:rsidR="0050063A" w:rsidRPr="0050063A">
        <w:rPr>
          <w:rFonts w:asciiTheme="minorHAnsi" w:hAnsiTheme="minorHAnsi" w:cstheme="minorHAnsi"/>
        </w:rPr>
        <w:t xml:space="preserve"> °C.</w:t>
      </w:r>
    </w:p>
    <w:p w14:paraId="3D0EC694" w14:textId="77777777" w:rsidR="00EB0C04" w:rsidRPr="0050063A" w:rsidRDefault="00EB0C04" w:rsidP="008317F6">
      <w:pPr>
        <w:pStyle w:val="ColorfulList-Accent11"/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rPr>
          <w:rFonts w:asciiTheme="minorHAnsi" w:hAnsiTheme="minorHAnsi" w:cstheme="minorHAnsi"/>
        </w:rPr>
      </w:pPr>
    </w:p>
    <w:p w14:paraId="7AE4DEF9" w14:textId="668260DD" w:rsidR="0033782D" w:rsidRPr="0050063A" w:rsidRDefault="001614EF" w:rsidP="008317F6">
      <w:pPr>
        <w:pStyle w:val="ColorfulList-Accent11"/>
        <w:widowControl/>
        <w:tabs>
          <w:tab w:val="left" w:pos="0"/>
          <w:tab w:val="left" w:pos="45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rPr>
          <w:rFonts w:asciiTheme="minorHAnsi" w:hAnsiTheme="minorHAnsi" w:cstheme="minorHAnsi"/>
          <w:color w:val="000000"/>
          <w:kern w:val="0"/>
        </w:rPr>
      </w:pPr>
      <w:r>
        <w:rPr>
          <w:rFonts w:asciiTheme="minorHAnsi" w:hAnsiTheme="minorHAnsi" w:cstheme="minorHAnsi"/>
          <w:color w:val="000000"/>
          <w:kern w:val="0"/>
        </w:rPr>
        <w:t xml:space="preserve">2.2.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>~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>5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>-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>6 days, c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ollec</w:t>
      </w:r>
      <w:r w:rsidR="0031365F" w:rsidRPr="0050063A">
        <w:rPr>
          <w:rFonts w:asciiTheme="minorHAnsi" w:hAnsiTheme="minorHAnsi" w:cstheme="minorHAnsi"/>
          <w:color w:val="000000"/>
          <w:kern w:val="0"/>
        </w:rPr>
        <w:t>t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47" w:name="OLE_LINK23"/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the third </w:t>
      </w:r>
      <w:r w:rsidR="00E6060F" w:rsidRPr="0050063A">
        <w:rPr>
          <w:rFonts w:asciiTheme="minorHAnsi" w:hAnsiTheme="minorHAnsi" w:cstheme="minorHAnsi"/>
        </w:rPr>
        <w:t>instar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larvae of UAS-Sox102F-RNAi/ ppk-GAL4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or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 xml:space="preserve">, and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ppk-GAL4 /+</w:t>
      </w:r>
      <w:bookmarkEnd w:id="47"/>
      <w:r w:rsidR="009902C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60AC3" w:rsidRPr="0050063A">
        <w:rPr>
          <w:rFonts w:asciiTheme="minorHAnsi" w:hAnsiTheme="minorHAnsi" w:cstheme="minorHAnsi"/>
          <w:color w:val="000000"/>
          <w:kern w:val="0"/>
        </w:rPr>
        <w:t xml:space="preserve">control </w:t>
      </w:r>
      <w:r w:rsidR="0031365F" w:rsidRPr="0050063A">
        <w:rPr>
          <w:rFonts w:asciiTheme="minorHAnsi" w:hAnsiTheme="minorHAnsi" w:cstheme="minorHAnsi"/>
          <w:color w:val="000000"/>
          <w:kern w:val="0"/>
        </w:rPr>
        <w:t>carefully with forceps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dissection.</w:t>
      </w:r>
    </w:p>
    <w:p w14:paraId="394AF40A" w14:textId="77777777" w:rsidR="00EF206E" w:rsidRPr="0050063A" w:rsidRDefault="00EF206E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B80E799" w14:textId="69B86A1C" w:rsidR="00EF206E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3</w:t>
      </w:r>
      <w:r w:rsidR="0033782D" w:rsidRPr="0050063A">
        <w:rPr>
          <w:rFonts w:asciiTheme="minorHAnsi" w:hAnsiTheme="minorHAnsi" w:cstheme="minorHAnsi"/>
          <w:b/>
          <w:color w:val="000000"/>
          <w:kern w:val="0"/>
        </w:rPr>
        <w:t>.</w:t>
      </w:r>
      <w:r w:rsidR="001F7244" w:rsidRPr="0050063A">
        <w:rPr>
          <w:rFonts w:asciiTheme="minorHAnsi" w:hAnsiTheme="minorHAnsi" w:cstheme="minorHAnsi"/>
          <w:b/>
          <w:color w:val="000000"/>
          <w:kern w:val="0"/>
        </w:rPr>
        <w:t xml:space="preserve"> Dissection of</w:t>
      </w:r>
      <w:r w:rsidR="0033782D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AE2981" w:rsidRPr="0050063A">
        <w:rPr>
          <w:rFonts w:asciiTheme="minorHAnsi" w:hAnsiTheme="minorHAnsi" w:cstheme="minorHAnsi"/>
          <w:b/>
          <w:color w:val="000000"/>
          <w:kern w:val="0"/>
        </w:rPr>
        <w:t>Larvae</w:t>
      </w:r>
    </w:p>
    <w:p w14:paraId="6B418264" w14:textId="77777777" w:rsidR="00601DA2" w:rsidRPr="0050063A" w:rsidRDefault="00601DA2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B341DCE" w14:textId="32CAEFBA" w:rsidR="002E2A24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Note: </w:t>
      </w:r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>All procedures</w:t>
      </w:r>
      <w:r w:rsidR="00ED1B33" w:rsidRPr="0050063A">
        <w:rPr>
          <w:rFonts w:asciiTheme="minorHAnsi" w:hAnsiTheme="minorHAnsi" w:cstheme="minorHAnsi"/>
          <w:color w:val="000000" w:themeColor="text1"/>
          <w:kern w:val="0"/>
        </w:rPr>
        <w:t xml:space="preserve"> in this section</w:t>
      </w:r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proofErr w:type="gramStart"/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>are operated</w:t>
      </w:r>
      <w:proofErr w:type="gramEnd"/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 xml:space="preserve"> under a microdissection microscope. The magnification is up to the investigators. Try to adjust to the optimal sight view.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>~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>4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 xml:space="preserve">- 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>6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>X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E44B2B" w:rsidRPr="0050063A">
        <w:rPr>
          <w:rFonts w:asciiTheme="minorHAnsi" w:hAnsiTheme="minorHAnsi" w:cstheme="minorHAnsi"/>
          <w:color w:val="000000" w:themeColor="text1"/>
          <w:kern w:val="0"/>
        </w:rPr>
        <w:t xml:space="preserve">magnification </w:t>
      </w:r>
      <w:proofErr w:type="gramStart"/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>is recommended</w:t>
      </w:r>
      <w:proofErr w:type="gramEnd"/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. </w:t>
      </w:r>
    </w:p>
    <w:p w14:paraId="29683BD5" w14:textId="77777777" w:rsidR="001C5D8A" w:rsidRPr="0050063A" w:rsidRDefault="001C5D8A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4F81BD" w:themeColor="accent1"/>
          <w:kern w:val="0"/>
        </w:rPr>
      </w:pPr>
    </w:p>
    <w:p w14:paraId="1ECC259C" w14:textId="2E5B8C90" w:rsidR="001F7244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>.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7244" w:rsidRPr="0050063A">
        <w:rPr>
          <w:rFonts w:asciiTheme="minorHAnsi" w:hAnsiTheme="minorHAnsi" w:cstheme="minorHAnsi"/>
          <w:color w:val="000000"/>
          <w:kern w:val="0"/>
        </w:rPr>
        <w:t xml:space="preserve">Place a larva on a dissection dish made of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silicone elastomer base</w:t>
      </w:r>
      <w:r w:rsidR="005804C0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tissue culture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P</w:t>
      </w:r>
      <w:r w:rsidR="00AA2137" w:rsidRPr="0050063A">
        <w:rPr>
          <w:rFonts w:asciiTheme="minorHAnsi" w:hAnsiTheme="minorHAnsi" w:cstheme="minorHAnsi"/>
          <w:color w:val="000000"/>
          <w:kern w:val="0"/>
        </w:rPr>
        <w:t>etri dish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18CB933D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54DC3C2A" w14:textId="28D7F960" w:rsidR="00776B5D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>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24884" w:rsidRPr="0050063A">
        <w:rPr>
          <w:rFonts w:asciiTheme="minorHAnsi" w:hAnsiTheme="minorHAnsi" w:cstheme="minorHAnsi"/>
          <w:color w:val="000000"/>
          <w:kern w:val="0"/>
        </w:rPr>
        <w:t>Pin the larva</w:t>
      </w:r>
      <w:r w:rsidR="004E0CD9" w:rsidRPr="0050063A">
        <w:rPr>
          <w:rFonts w:asciiTheme="minorHAnsi" w:hAnsiTheme="minorHAnsi" w:cstheme="minorHAnsi"/>
          <w:color w:val="000000"/>
          <w:kern w:val="0"/>
        </w:rPr>
        <w:t xml:space="preserve"> mouth hook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to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allow</w:t>
      </w:r>
      <w:r w:rsidR="001C4A7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the dorsal side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to 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fac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e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up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and t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hen pin the tail</w:t>
      </w:r>
      <w:r w:rsidR="00C432A5" w:rsidRPr="0050063A">
        <w:rPr>
          <w:rFonts w:asciiTheme="minorHAnsi" w:hAnsiTheme="minorHAnsi" w:cstheme="minorHAnsi"/>
          <w:color w:val="000000"/>
          <w:kern w:val="0"/>
        </w:rPr>
        <w:t xml:space="preserve"> of larva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. Place the dorsal side in the middle as much as possible to expose the midline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,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which will be the open-up marker.</w:t>
      </w:r>
      <w:r w:rsidR="00A6719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1FFCE928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4896B76" w14:textId="349EA460" w:rsidR="00596FEC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dd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C004A" w:rsidRPr="0050063A">
        <w:rPr>
          <w:rFonts w:asciiTheme="minorHAnsi" w:hAnsiTheme="minorHAnsi" w:cstheme="minorHAnsi"/>
          <w:color w:val="000000" w:themeColor="text1"/>
          <w:kern w:val="0"/>
        </w:rPr>
        <w:t>200</w:t>
      </w:r>
      <w:r w:rsidR="00B545C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BB5B39" w:rsidRPr="0050063A">
        <w:rPr>
          <w:rFonts w:asciiTheme="minorHAnsi" w:hAnsiTheme="minorHAnsi" w:cstheme="minorHAnsi"/>
          <w:color w:val="000000" w:themeColor="text1"/>
          <w:kern w:val="0"/>
        </w:rPr>
        <w:t>µ</w:t>
      </w:r>
      <w:r w:rsidR="00B545CA" w:rsidRPr="0050063A">
        <w:rPr>
          <w:rFonts w:asciiTheme="minorHAnsi" w:hAnsiTheme="minorHAnsi" w:cstheme="minorHAnsi"/>
          <w:color w:val="000000" w:themeColor="text1"/>
          <w:kern w:val="0"/>
        </w:rPr>
        <w:t>L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 xml:space="preserve">of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PBS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>to</w:t>
      </w:r>
      <w:r w:rsidR="001F08E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the larva to </w:t>
      </w:r>
      <w:r w:rsidR="007941B6" w:rsidRPr="0050063A">
        <w:rPr>
          <w:rFonts w:asciiTheme="minorHAnsi" w:hAnsiTheme="minorHAnsi" w:cstheme="minorHAnsi"/>
          <w:color w:val="000000" w:themeColor="text1"/>
          <w:kern w:val="0"/>
        </w:rPr>
        <w:t xml:space="preserve">maintain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body </w:t>
      </w:r>
      <w:r w:rsidR="00E6060F" w:rsidRPr="0050063A">
        <w:rPr>
          <w:rFonts w:asciiTheme="minorHAnsi" w:hAnsiTheme="minorHAnsi" w:cstheme="minorHAnsi"/>
          <w:color w:val="000000" w:themeColor="text1"/>
          <w:kern w:val="0"/>
        </w:rPr>
        <w:t>moist</w:t>
      </w:r>
      <w:r w:rsidR="004A5435" w:rsidRPr="0050063A">
        <w:rPr>
          <w:rFonts w:asciiTheme="minorHAnsi" w:hAnsiTheme="minorHAnsi" w:cstheme="minorHAnsi"/>
          <w:color w:val="000000" w:themeColor="text1"/>
          <w:kern w:val="0"/>
        </w:rPr>
        <w:t>ure</w:t>
      </w:r>
      <w:r w:rsidR="00E6060F" w:rsidRPr="0050063A">
        <w:rPr>
          <w:rFonts w:asciiTheme="minorHAnsi" w:hAnsiTheme="minorHAnsi" w:cstheme="minorHAnsi"/>
          <w:color w:val="000000" w:themeColor="text1"/>
          <w:kern w:val="0"/>
        </w:rPr>
        <w:t>.</w:t>
      </w:r>
    </w:p>
    <w:p w14:paraId="66EC7617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187B4399" w14:textId="4514BFDB" w:rsidR="00F822B6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3.4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 xml:space="preserve">Make a cut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>with</w:t>
      </w:r>
      <w:r w:rsidR="001F08E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  <w:kern w:val="0"/>
        </w:rPr>
        <w:t xml:space="preserve">a pair of scissors 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>along the dorsal midline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 between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>the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>two tracheas</w:t>
      </w:r>
      <w:r w:rsidR="007941B6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from </w:t>
      </w:r>
      <w:bookmarkStart w:id="48" w:name="OLE_LINK1"/>
      <w:r w:rsidR="00DE58AF" w:rsidRPr="0050063A">
        <w:rPr>
          <w:rFonts w:asciiTheme="minorHAnsi" w:hAnsiTheme="minorHAnsi" w:cstheme="minorHAnsi"/>
          <w:color w:val="000000" w:themeColor="text1"/>
          <w:kern w:val="0"/>
        </w:rPr>
        <w:t>caudal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bookmarkEnd w:id="48"/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>to rostral</w:t>
      </w:r>
      <w:r w:rsidR="00E3728E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756DD1" w:rsidRPr="0050063A">
        <w:rPr>
          <w:rFonts w:asciiTheme="minorHAnsi" w:hAnsiTheme="minorHAnsi" w:cstheme="minorHAnsi"/>
          <w:color w:val="000000" w:themeColor="text1"/>
          <w:kern w:val="0"/>
        </w:rPr>
        <w:t xml:space="preserve"> Make a small cut at </w:t>
      </w:r>
      <w:r w:rsidR="004A5435" w:rsidRPr="0050063A">
        <w:rPr>
          <w:rFonts w:asciiTheme="minorHAnsi" w:hAnsiTheme="minorHAnsi" w:cstheme="minorHAnsi"/>
          <w:color w:val="000000" w:themeColor="text1"/>
          <w:kern w:val="0"/>
        </w:rPr>
        <w:t>each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 of the </w:t>
      </w:r>
      <w:r w:rsidR="00756DD1" w:rsidRPr="0050063A">
        <w:rPr>
          <w:rFonts w:asciiTheme="minorHAnsi" w:hAnsiTheme="minorHAnsi" w:cstheme="minorHAnsi"/>
          <w:color w:val="000000"/>
          <w:kern w:val="0"/>
        </w:rPr>
        <w:t>four corner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of the larva body.</w:t>
      </w:r>
    </w:p>
    <w:p w14:paraId="4BDD05FE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93BD110" w14:textId="2D4F0B14" w:rsidR="00697F92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5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Place </w:t>
      </w:r>
      <w:r w:rsidR="001F08EA">
        <w:rPr>
          <w:rFonts w:asciiTheme="minorHAnsi" w:hAnsiTheme="minorHAnsi" w:cstheme="minorHAnsi"/>
          <w:color w:val="000000"/>
          <w:kern w:val="0"/>
        </w:rPr>
        <w:t>a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>pi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at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each of the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>four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 corner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of the body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so the body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lie</w:t>
      </w:r>
      <w:r w:rsidR="001F08EA">
        <w:rPr>
          <w:rFonts w:asciiTheme="minorHAnsi" w:hAnsiTheme="minorHAnsi" w:cstheme="minorHAnsi"/>
          <w:color w:val="000000"/>
          <w:kern w:val="0"/>
        </w:rPr>
        <w:t>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flat.</w:t>
      </w:r>
    </w:p>
    <w:p w14:paraId="06D05351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11911B0" w14:textId="0FAF11D9" w:rsidR="00FE4D40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6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22ABE" w:rsidRPr="0050063A">
        <w:rPr>
          <w:rFonts w:asciiTheme="minorHAnsi" w:hAnsiTheme="minorHAnsi" w:cstheme="minorHAnsi"/>
          <w:color w:val="000000"/>
          <w:kern w:val="0"/>
        </w:rPr>
        <w:t xml:space="preserve">Fix the </w:t>
      </w:r>
      <w:r w:rsidR="004E664C" w:rsidRPr="0050063A">
        <w:rPr>
          <w:rFonts w:asciiTheme="minorHAnsi" w:hAnsiTheme="minorHAnsi" w:cstheme="minorHAnsi"/>
          <w:color w:val="000000"/>
          <w:kern w:val="0"/>
        </w:rPr>
        <w:t xml:space="preserve">larva body wall </w:t>
      </w:r>
      <w:r w:rsidR="00301395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4%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PFA</w:t>
      </w:r>
      <w:r w:rsidR="002F5902" w:rsidRPr="0050063A">
        <w:rPr>
          <w:rFonts w:asciiTheme="minorHAnsi" w:hAnsiTheme="minorHAnsi" w:cstheme="minorHAnsi"/>
          <w:color w:val="000000"/>
          <w:kern w:val="0"/>
        </w:rPr>
        <w:t xml:space="preserve"> for 25 min at room temperature.</w:t>
      </w:r>
    </w:p>
    <w:p w14:paraId="39C83673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50DDA561" w14:textId="46A54C6E" w:rsidR="0006274C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7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Wash in PBST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5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min</w:t>
      </w:r>
      <w:r w:rsidR="005A1681" w:rsidRPr="0050063A">
        <w:rPr>
          <w:rFonts w:asciiTheme="minorHAnsi" w:hAnsiTheme="minorHAnsi" w:cstheme="minorHAnsi"/>
          <w:color w:val="000000"/>
          <w:kern w:val="0"/>
        </w:rPr>
        <w:t>.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Repeat twice more</w:t>
      </w:r>
      <w:r w:rsidR="00BF5FD8">
        <w:rPr>
          <w:rFonts w:asciiTheme="minorHAnsi" w:hAnsiTheme="minorHAnsi" w:cstheme="minorHAnsi"/>
          <w:color w:val="000000"/>
          <w:kern w:val="0"/>
        </w:rPr>
        <w:t>.</w:t>
      </w:r>
    </w:p>
    <w:p w14:paraId="621E6A1B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3D96EEA" w14:textId="6FEFEFD2" w:rsidR="00E7696C" w:rsidRPr="0050063A" w:rsidRDefault="00506F0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8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Remove the pins from the tissue</w:t>
      </w:r>
      <w:r w:rsidR="00BF5FD8">
        <w:rPr>
          <w:rFonts w:asciiTheme="minorHAnsi" w:hAnsiTheme="minorHAnsi" w:cstheme="minorHAnsi"/>
          <w:color w:val="000000"/>
          <w:kern w:val="0"/>
        </w:rPr>
        <w:t>.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T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hen transfer the tissue onto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 glass slide, cover with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antifade m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>ount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ing medium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522FF" w:rsidRPr="0050063A">
        <w:rPr>
          <w:rFonts w:asciiTheme="minorHAnsi" w:hAnsiTheme="minorHAnsi" w:cstheme="minorHAnsi"/>
          <w:color w:val="000000"/>
          <w:kern w:val="0"/>
        </w:rPr>
        <w:t xml:space="preserve">and mount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cover slip.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ir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>dry for 1</w:t>
      </w:r>
      <w:r w:rsidR="005A168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h and seal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>the edge</w:t>
      </w:r>
      <w:r w:rsidR="00BF5FD8">
        <w:rPr>
          <w:rFonts w:asciiTheme="minorHAnsi" w:hAnsiTheme="minorHAnsi" w:cstheme="minorHAnsi"/>
          <w:color w:val="000000"/>
          <w:kern w:val="0"/>
        </w:rPr>
        <w:t>s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>finger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>nail polish.</w:t>
      </w:r>
    </w:p>
    <w:p w14:paraId="0780F070" w14:textId="77777777" w:rsidR="002E3098" w:rsidRPr="0050063A" w:rsidRDefault="002E3098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8949B9A" w14:textId="64BB1F20" w:rsidR="009D3BCE" w:rsidRPr="0050063A" w:rsidRDefault="00406631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4</w:t>
      </w:r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. </w:t>
      </w:r>
      <w:bookmarkStart w:id="49" w:name="OLE_LINK7"/>
      <w:bookmarkStart w:id="50" w:name="OLE_LINK8"/>
      <w:r w:rsidR="00936B48" w:rsidRPr="0050063A">
        <w:rPr>
          <w:rFonts w:asciiTheme="minorHAnsi" w:hAnsiTheme="minorHAnsi" w:cstheme="minorHAnsi"/>
          <w:b/>
          <w:color w:val="000000"/>
          <w:kern w:val="0"/>
        </w:rPr>
        <w:t>I</w:t>
      </w:r>
      <w:r w:rsidR="009D3BCE" w:rsidRPr="0050063A">
        <w:rPr>
          <w:rFonts w:asciiTheme="minorHAnsi" w:hAnsiTheme="minorHAnsi" w:cstheme="minorHAnsi"/>
          <w:b/>
          <w:color w:val="000000"/>
          <w:kern w:val="0"/>
        </w:rPr>
        <w:t>maging</w:t>
      </w:r>
      <w:bookmarkEnd w:id="49"/>
      <w:bookmarkEnd w:id="50"/>
      <w:r w:rsidR="00936B48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5B0755" w:rsidRPr="0050063A">
        <w:rPr>
          <w:rFonts w:asciiTheme="minorHAnsi" w:hAnsiTheme="minorHAnsi" w:cstheme="minorHAnsi"/>
          <w:b/>
          <w:color w:val="000000"/>
          <w:kern w:val="0"/>
        </w:rPr>
        <w:t>Processing</w:t>
      </w:r>
    </w:p>
    <w:p w14:paraId="78225582" w14:textId="6A575111" w:rsidR="00591FB7" w:rsidRPr="0050063A" w:rsidRDefault="00A67193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eastAsia="Times New Roman" w:hAnsiTheme="minorHAnsi" w:cstheme="minorHAnsi"/>
          <w:color w:val="C00000"/>
        </w:rPr>
        <w:br/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>I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mage</w:t>
      </w:r>
      <w:r w:rsidR="003324F6" w:rsidRPr="0050063A">
        <w:rPr>
          <w:rFonts w:asciiTheme="minorHAnsi" w:hAnsiTheme="minorHAnsi" w:cstheme="minorHAnsi"/>
          <w:color w:val="000000"/>
          <w:kern w:val="0"/>
        </w:rPr>
        <w:t>s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="007D7383" w:rsidRPr="0050063A">
        <w:rPr>
          <w:rFonts w:asciiTheme="minorHAnsi" w:hAnsiTheme="minorHAnsi" w:cstheme="minorHAnsi"/>
          <w:color w:val="000000"/>
          <w:kern w:val="0"/>
        </w:rPr>
        <w:t>were taken</w:t>
      </w:r>
      <w:proofErr w:type="gramEnd"/>
      <w:r w:rsidR="007D7383" w:rsidRPr="0050063A">
        <w:rPr>
          <w:rFonts w:asciiTheme="minorHAnsi" w:hAnsiTheme="minorHAnsi" w:cstheme="minorHAnsi"/>
          <w:color w:val="000000"/>
          <w:kern w:val="0"/>
        </w:rPr>
        <w:t xml:space="preserve"> using </w:t>
      </w:r>
      <w:r w:rsidR="00BB6958" w:rsidRPr="0050063A">
        <w:rPr>
          <w:rFonts w:asciiTheme="minorHAnsi" w:hAnsiTheme="minorHAnsi" w:cstheme="minorHAnsi"/>
          <w:color w:val="000000"/>
          <w:kern w:val="0"/>
        </w:rPr>
        <w:t>a</w:t>
      </w:r>
      <w:r w:rsidR="00591FB7" w:rsidRPr="0050063A">
        <w:rPr>
          <w:rFonts w:asciiTheme="minorHAnsi" w:hAnsiTheme="minorHAnsi" w:cstheme="minorHAnsi"/>
          <w:color w:val="000000"/>
          <w:kern w:val="0"/>
        </w:rPr>
        <w:t>n</w:t>
      </w:r>
      <w:r w:rsidR="00BB695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74A26" w:rsidRPr="0050063A">
        <w:rPr>
          <w:rFonts w:asciiTheme="minorHAnsi" w:hAnsiTheme="minorHAnsi" w:cstheme="minorHAnsi"/>
          <w:color w:val="000000"/>
          <w:kern w:val="0"/>
        </w:rPr>
        <w:t xml:space="preserve">inverted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 xml:space="preserve">confocal </w:t>
      </w:r>
      <w:r w:rsidR="003324F6" w:rsidRPr="0050063A">
        <w:rPr>
          <w:rFonts w:asciiTheme="minorHAnsi" w:hAnsiTheme="minorHAnsi" w:cstheme="minorHAnsi"/>
          <w:color w:val="000000"/>
          <w:kern w:val="0"/>
        </w:rPr>
        <w:t xml:space="preserve">microscope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system.</w:t>
      </w:r>
      <w:r w:rsidR="00CD78E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T</w:t>
      </w:r>
      <w:r w:rsidR="004B2E0A" w:rsidRPr="0050063A">
        <w:rPr>
          <w:rFonts w:asciiTheme="minorHAnsi" w:hAnsiTheme="minorHAnsi" w:cstheme="minorHAnsi"/>
          <w:color w:val="000000"/>
          <w:kern w:val="0"/>
        </w:rPr>
        <w:t>he user can photograph the samp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le </w:t>
      </w:r>
      <w:r w:rsidR="00BF5FD8">
        <w:rPr>
          <w:rFonts w:asciiTheme="minorHAnsi" w:hAnsiTheme="minorHAnsi" w:cstheme="minorHAnsi"/>
          <w:color w:val="000000"/>
          <w:kern w:val="0"/>
        </w:rPr>
        <w:t>using a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449E7" w:rsidRPr="0050063A">
        <w:rPr>
          <w:rFonts w:asciiTheme="minorHAnsi" w:hAnsiTheme="minorHAnsi" w:cstheme="minorHAnsi"/>
          <w:color w:val="000000"/>
          <w:kern w:val="0"/>
        </w:rPr>
        <w:t>20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>X</w:t>
      </w:r>
      <w:r w:rsidR="0088009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o</w:t>
      </w:r>
      <w:r w:rsidR="00BF5FD8" w:rsidRPr="0050063A">
        <w:rPr>
          <w:rFonts w:asciiTheme="minorHAnsi" w:hAnsiTheme="minorHAnsi" w:cstheme="minorHAnsi"/>
          <w:color w:val="000000"/>
          <w:kern w:val="0"/>
        </w:rPr>
        <w:t xml:space="preserve">bjective </w:t>
      </w:r>
      <w:r w:rsidR="0007619E" w:rsidRPr="0050063A">
        <w:rPr>
          <w:rFonts w:asciiTheme="minorHAnsi" w:hAnsiTheme="minorHAnsi" w:cstheme="minorHAnsi"/>
          <w:color w:val="000000"/>
          <w:kern w:val="0"/>
        </w:rPr>
        <w:t>(recommended)</w:t>
      </w:r>
      <w:r w:rsidR="0076334F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58375216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2E8A4BDE" w14:textId="42FBD051" w:rsidR="00BF5FD8" w:rsidRDefault="004B4DC7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4.1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C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apture Z</w:t>
      </w:r>
      <w:r w:rsidR="00612B4C" w:rsidRPr="0050063A">
        <w:rPr>
          <w:rFonts w:asciiTheme="minorHAnsi" w:hAnsiTheme="minorHAnsi" w:cstheme="minorHAnsi"/>
          <w:color w:val="000000" w:themeColor="text1"/>
          <w:kern w:val="0"/>
        </w:rPr>
        <w:t>-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series images.</w:t>
      </w:r>
      <w:r w:rsidR="00591FB7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612B4C" w:rsidRPr="0050063A">
        <w:rPr>
          <w:rFonts w:asciiTheme="minorHAnsi" w:hAnsiTheme="minorHAnsi" w:cstheme="minorHAnsi"/>
          <w:color w:val="000000" w:themeColor="text1"/>
        </w:rPr>
        <w:t>Open the “</w:t>
      </w:r>
      <w:bookmarkStart w:id="51" w:name="OLE_LINK3"/>
      <w:bookmarkStart w:id="52" w:name="OLE_LINK16"/>
      <w:r w:rsidR="00612B4C" w:rsidRPr="0050063A">
        <w:rPr>
          <w:rFonts w:asciiTheme="minorHAnsi" w:hAnsiTheme="minorHAnsi" w:cstheme="minorHAnsi"/>
          <w:color w:val="000000" w:themeColor="text1"/>
        </w:rPr>
        <w:t xml:space="preserve">Capture Z-series” dialog box </w:t>
      </w:r>
      <w:bookmarkEnd w:id="51"/>
      <w:bookmarkEnd w:id="52"/>
      <w:r w:rsidR="00612B4C" w:rsidRPr="0050063A">
        <w:rPr>
          <w:rFonts w:asciiTheme="minorHAnsi" w:hAnsiTheme="minorHAnsi" w:cstheme="minorHAnsi"/>
          <w:color w:val="000000" w:themeColor="text1"/>
        </w:rPr>
        <w:t>in</w:t>
      </w:r>
      <w:r w:rsidR="00BF5FD8">
        <w:rPr>
          <w:rFonts w:asciiTheme="minorHAnsi" w:hAnsiTheme="minorHAnsi" w:cstheme="minorHAnsi"/>
          <w:color w:val="000000" w:themeColor="text1"/>
        </w:rPr>
        <w:t xml:space="preserve"> </w:t>
      </w:r>
      <w:r w:rsidR="00BF5FD8">
        <w:rPr>
          <w:rFonts w:asciiTheme="minorHAnsi" w:hAnsiTheme="minorHAnsi" w:cstheme="minorHAnsi"/>
          <w:color w:val="000000" w:themeColor="text1"/>
        </w:rPr>
        <w:t>the</w:t>
      </w:r>
      <w:r w:rsidR="00612B4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612B4C" w:rsidRPr="0050063A">
        <w:rPr>
          <w:rFonts w:asciiTheme="minorHAnsi" w:hAnsiTheme="minorHAnsi" w:cstheme="minorHAnsi"/>
          <w:color w:val="000000" w:themeColor="text1"/>
        </w:rPr>
        <w:t xml:space="preserve">confocal microscope </w:t>
      </w:r>
      <w:r w:rsidR="001522ED" w:rsidRPr="0050063A">
        <w:rPr>
          <w:rFonts w:asciiTheme="minorHAnsi" w:hAnsiTheme="minorHAnsi" w:cstheme="minorHAnsi"/>
          <w:color w:val="000000" w:themeColor="text1"/>
        </w:rPr>
        <w:t>software.</w:t>
      </w:r>
      <w:r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 xml:space="preserve">Determine the range for capturing </w:t>
      </w:r>
      <w:r w:rsidR="00BF5FD8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Z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series images.</w:t>
      </w:r>
      <w:r w:rsidR="00D9549B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258FE16D" w14:textId="77777777" w:rsidR="00BF5FD8" w:rsidRDefault="00BF5FD8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5D550B8E" w14:textId="22BAF822" w:rsidR="00591FB7" w:rsidRPr="0050063A" w:rsidRDefault="00BF5FD8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>
        <w:rPr>
          <w:rFonts w:asciiTheme="minorHAnsi" w:hAnsiTheme="minorHAnsi" w:cstheme="minorHAnsi"/>
          <w:color w:val="000000" w:themeColor="text1"/>
          <w:kern w:val="0"/>
        </w:rPr>
        <w:t xml:space="preserve">4.1.1. </w:t>
      </w:r>
      <w:r w:rsidR="00D9549B" w:rsidRPr="0050063A">
        <w:rPr>
          <w:rFonts w:asciiTheme="minorHAnsi" w:hAnsiTheme="minorHAnsi" w:cstheme="minorHAnsi"/>
          <w:color w:val="000000" w:themeColor="text1"/>
          <w:kern w:val="0"/>
        </w:rPr>
        <w:t xml:space="preserve">Click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“Top and Bottom</w:t>
      </w:r>
      <w:r>
        <w:rPr>
          <w:rFonts w:asciiTheme="minorHAnsi" w:hAnsiTheme="minorHAnsi" w:cstheme="minorHAnsi"/>
          <w:color w:val="000000" w:themeColor="text1"/>
          <w:kern w:val="0"/>
        </w:rPr>
        <w:t>”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button</w:t>
      </w:r>
      <w:r w:rsidR="004D3F40" w:rsidRPr="0050063A">
        <w:rPr>
          <w:rFonts w:asciiTheme="minorHAnsi" w:hAnsiTheme="minorHAnsi" w:cstheme="minorHAnsi"/>
          <w:color w:val="000000" w:themeColor="text1"/>
          <w:kern w:val="0"/>
        </w:rPr>
        <w:t>. D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etermine the top and bottom posit</w:t>
      </w:r>
      <w:r w:rsidR="00AB2E53" w:rsidRPr="0050063A">
        <w:rPr>
          <w:rFonts w:asciiTheme="minorHAnsi" w:hAnsiTheme="minorHAnsi" w:cstheme="minorHAnsi"/>
          <w:color w:val="000000" w:themeColor="text1"/>
          <w:kern w:val="0"/>
        </w:rPr>
        <w:t>i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on</w:t>
      </w:r>
      <w:r w:rsidR="004D3F4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A64FB7" w:rsidRPr="0050063A">
        <w:rPr>
          <w:rFonts w:asciiTheme="minorHAnsi" w:hAnsiTheme="minorHAnsi" w:cstheme="minorHAnsi"/>
          <w:color w:val="000000" w:themeColor="text1"/>
          <w:kern w:val="0"/>
        </w:rPr>
        <w:t>and input the values to “Bottom:” and “Top:” boxes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. Set the “Step”</w:t>
      </w:r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 xml:space="preserve"> in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>“</w:t>
      </w:r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>Capture Z-series” dialog box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 xml:space="preserve"> as 0.5 </w:t>
      </w:r>
      <w:proofErr w:type="spellStart"/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μm</w:t>
      </w:r>
      <w:proofErr w:type="spellEnd"/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225B53" w:rsidRPr="0050063A">
        <w:rPr>
          <w:rFonts w:asciiTheme="minorHAnsi" w:hAnsiTheme="minorHAnsi" w:cstheme="minorHAnsi"/>
          <w:color w:val="000000" w:themeColor="text1"/>
          <w:kern w:val="0"/>
        </w:rPr>
        <w:t xml:space="preserve"> Then click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225B53" w:rsidRPr="0050063A">
        <w:rPr>
          <w:rFonts w:asciiTheme="minorHAnsi" w:hAnsiTheme="minorHAnsi" w:cstheme="minorHAnsi"/>
          <w:color w:val="000000" w:themeColor="text1"/>
          <w:kern w:val="0"/>
        </w:rPr>
        <w:t>“Run</w:t>
      </w:r>
      <w:r w:rsidR="000D4B04" w:rsidRPr="0050063A">
        <w:rPr>
          <w:rFonts w:asciiTheme="minorHAnsi" w:hAnsiTheme="minorHAnsi" w:cstheme="minorHAnsi"/>
          <w:color w:val="000000" w:themeColor="text1"/>
          <w:kern w:val="0"/>
        </w:rPr>
        <w:t xml:space="preserve"> now” button to acquire the Z-series images.</w:t>
      </w:r>
    </w:p>
    <w:p w14:paraId="22A92034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D4527A8" w14:textId="69AB3C56" w:rsidR="00DE58AF" w:rsidRPr="0050063A" w:rsidRDefault="004E64D5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4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75834" w:rsidRPr="0050063A">
        <w:rPr>
          <w:rFonts w:asciiTheme="minorHAnsi" w:hAnsiTheme="minorHAnsi" w:cstheme="minorHAnsi"/>
          <w:color w:val="000000"/>
          <w:kern w:val="0"/>
        </w:rPr>
        <w:t>Save the obtained images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75834" w:rsidRPr="0050063A">
        <w:rPr>
          <w:rFonts w:asciiTheme="minorHAnsi" w:hAnsiTheme="minorHAnsi" w:cstheme="minorHAnsi"/>
          <w:color w:val="000000"/>
          <w:kern w:val="0"/>
        </w:rPr>
        <w:t xml:space="preserve">as *.tiff or *.nd2 files. </w:t>
      </w:r>
    </w:p>
    <w:p w14:paraId="710F3DC8" w14:textId="77777777" w:rsidR="00C035DC" w:rsidRPr="0050063A" w:rsidRDefault="00C035DC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0C2151E" w14:textId="34EB89CE" w:rsidR="00C629B6" w:rsidRPr="0050063A" w:rsidRDefault="00DE58AF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4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Store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the slide</w:t>
      </w:r>
      <w:r w:rsidR="003B3E5C" w:rsidRPr="0050063A">
        <w:rPr>
          <w:rFonts w:asciiTheme="minorHAnsi" w:hAnsiTheme="minorHAnsi" w:cstheme="minorHAnsi"/>
          <w:color w:val="000000"/>
          <w:kern w:val="0"/>
        </w:rPr>
        <w:t>s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 xml:space="preserve">dark holder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t 4</w:t>
      </w:r>
      <w:r w:rsidR="000059F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°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C 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>after imaging.</w:t>
      </w:r>
    </w:p>
    <w:p w14:paraId="60B11CA7" w14:textId="77777777" w:rsidR="00B54396" w:rsidRPr="0050063A" w:rsidRDefault="00B54396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5A51D25" w14:textId="242F3A96" w:rsidR="00B54396" w:rsidRPr="0050063A" w:rsidRDefault="00406631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. </w:t>
      </w:r>
      <w:bookmarkStart w:id="53" w:name="OLE_LINK9"/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Dendrite </w:t>
      </w:r>
      <w:r w:rsidR="005B0755" w:rsidRPr="0050063A">
        <w:rPr>
          <w:rFonts w:asciiTheme="minorHAnsi" w:hAnsiTheme="minorHAnsi" w:cstheme="minorHAnsi"/>
          <w:b/>
          <w:color w:val="000000"/>
          <w:kern w:val="0"/>
        </w:rPr>
        <w:t>Evaluation</w:t>
      </w:r>
      <w:bookmarkEnd w:id="53"/>
    </w:p>
    <w:p w14:paraId="2A5BCC31" w14:textId="77777777" w:rsidR="00887E87" w:rsidRPr="0050063A" w:rsidRDefault="00887E87" w:rsidP="008317F6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1EB52CAC" w14:textId="713049D9" w:rsidR="00AF70B7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bookmarkStart w:id="54" w:name="OLE_LINK76"/>
      <w:bookmarkStart w:id="55" w:name="OLE_LINK77"/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GFP protein was co-overexpressed </w:t>
      </w:r>
      <w:bookmarkStart w:id="56" w:name="OLE_LINK18"/>
      <w:bookmarkStart w:id="57" w:name="OLE_LINK19"/>
      <w:r w:rsidR="00A511E6" w:rsidRPr="0050063A">
        <w:rPr>
          <w:rFonts w:asciiTheme="minorHAnsi" w:hAnsiTheme="minorHAnsi" w:cstheme="minorHAnsi"/>
          <w:color w:val="000000"/>
          <w:kern w:val="0"/>
        </w:rPr>
        <w:t>in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58" w:name="OLE_LINK41"/>
      <w:bookmarkStart w:id="59" w:name="OLE_LINK42"/>
      <w:r w:rsidR="00D210BB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2E0B8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ppk-GAL4 </w:t>
      </w:r>
      <w:bookmarkEnd w:id="58"/>
      <w:bookmarkEnd w:id="59"/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flies </w:t>
      </w:r>
      <w:bookmarkEnd w:id="54"/>
      <w:bookmarkEnd w:id="55"/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in the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 xml:space="preserve">GFP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fluorescence imaging analysis</w:t>
      </w:r>
      <w:bookmarkEnd w:id="56"/>
      <w:bookmarkEnd w:id="57"/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. The 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>length, branching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 xml:space="preserve"> and structure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in the third instar larva</w:t>
      </w:r>
      <w:r w:rsidRPr="0050063A">
        <w:rPr>
          <w:rFonts w:asciiTheme="minorHAnsi" w:hAnsiTheme="minorHAnsi" w:cstheme="minorHAnsi"/>
          <w:color w:val="000000"/>
          <w:kern w:val="0"/>
        </w:rPr>
        <w:t>e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="001E5368" w:rsidRPr="0050063A">
        <w:rPr>
          <w:rFonts w:asciiTheme="minorHAnsi" w:hAnsiTheme="minorHAnsi" w:cstheme="minorHAnsi"/>
          <w:color w:val="000000"/>
          <w:kern w:val="0"/>
        </w:rPr>
        <w:t>were quantified</w:t>
      </w:r>
      <w:proofErr w:type="gramEnd"/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nalysis parameters include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length of dendrites (</w:t>
      </w:r>
      <w:proofErr w:type="spellStart"/>
      <w:r w:rsidR="001E5368" w:rsidRPr="0050063A">
        <w:rPr>
          <w:rFonts w:asciiTheme="minorHAnsi" w:hAnsiTheme="minorHAnsi" w:cstheme="minorHAnsi"/>
          <w:color w:val="000000"/>
          <w:kern w:val="0"/>
        </w:rPr>
        <w:t>μm</w:t>
      </w:r>
      <w:proofErr w:type="spellEnd"/>
      <w:r w:rsidR="001E5368" w:rsidRPr="0050063A">
        <w:rPr>
          <w:rFonts w:asciiTheme="minorHAnsi" w:hAnsiTheme="minorHAnsi" w:cstheme="minorHAnsi"/>
          <w:color w:val="000000"/>
          <w:kern w:val="0"/>
        </w:rPr>
        <w:t>), surface area (μm</w:t>
      </w:r>
      <w:r w:rsidR="00B2754A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), total number of bra</w:t>
      </w:r>
      <w:r w:rsidR="00645CD7" w:rsidRPr="0050063A">
        <w:rPr>
          <w:rFonts w:asciiTheme="minorHAnsi" w:hAnsiTheme="minorHAnsi" w:cstheme="minorHAnsi"/>
          <w:color w:val="000000"/>
          <w:kern w:val="0"/>
        </w:rPr>
        <w:t>n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ches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and branching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 (%). </w:t>
      </w:r>
      <w:r w:rsidR="001805C2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7941B6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1805C2" w:rsidRPr="001614EF">
        <w:rPr>
          <w:rFonts w:asciiTheme="minorHAnsi" w:hAnsiTheme="minorHAnsi" w:cstheme="minorHAnsi"/>
          <w:b/>
          <w:color w:val="000000"/>
          <w:kern w:val="0"/>
        </w:rPr>
        <w:t>1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55613" w:rsidRPr="0050063A">
        <w:rPr>
          <w:rFonts w:asciiTheme="minorHAnsi" w:hAnsiTheme="minorHAnsi" w:cstheme="minorHAnsi"/>
          <w:color w:val="000000"/>
          <w:kern w:val="0"/>
        </w:rPr>
        <w:t>shows</w:t>
      </w:r>
      <w:r w:rsidR="00AF70B7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 xml:space="preserve"> analysis parameters in detail.</w:t>
      </w:r>
    </w:p>
    <w:p w14:paraId="277F9728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64D696BF" w14:textId="189EC636" w:rsidR="00AF70B7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.1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61E0E" w:rsidRPr="0050063A">
        <w:rPr>
          <w:rFonts w:asciiTheme="minorHAnsi" w:hAnsiTheme="minorHAnsi" w:cstheme="minorHAnsi"/>
          <w:b/>
          <w:color w:val="000000"/>
          <w:kern w:val="0"/>
        </w:rPr>
        <w:t xml:space="preserve">Length of </w:t>
      </w:r>
      <w:r w:rsidR="00BF5FD8">
        <w:rPr>
          <w:rFonts w:asciiTheme="minorHAnsi" w:hAnsiTheme="minorHAnsi" w:cstheme="minorHAnsi"/>
          <w:b/>
          <w:color w:val="000000"/>
          <w:kern w:val="0"/>
        </w:rPr>
        <w:t>D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endrites</w:t>
      </w:r>
    </w:p>
    <w:p w14:paraId="17620697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26A3833B" w14:textId="77777777" w:rsidR="001C4A7E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F70B7" w:rsidRPr="0050063A">
        <w:rPr>
          <w:rFonts w:asciiTheme="minorHAnsi" w:hAnsiTheme="minorHAnsi" w:cstheme="minorHAnsi"/>
          <w:color w:val="000000"/>
          <w:kern w:val="0"/>
        </w:rPr>
        <w:t>The length of dendrites is the sum of all dendrites labeled in tracer plugin.</w:t>
      </w:r>
      <w:r w:rsidR="009C07E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69EE46FF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7526994C" w14:textId="72B34056" w:rsidR="00C035DC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37339" w:rsidRPr="0050063A">
        <w:rPr>
          <w:rFonts w:asciiTheme="minorHAnsi" w:hAnsiTheme="minorHAnsi" w:cstheme="minorHAnsi"/>
          <w:color w:val="000000"/>
          <w:kern w:val="0"/>
        </w:rPr>
        <w:t xml:space="preserve">Setup and </w:t>
      </w:r>
      <w:bookmarkStart w:id="60" w:name="OLE_LINK26"/>
      <w:bookmarkStart w:id="61" w:name="OLE_LINK27"/>
      <w:r w:rsidR="00037339" w:rsidRPr="0050063A">
        <w:rPr>
          <w:rFonts w:asciiTheme="minorHAnsi" w:hAnsiTheme="minorHAnsi" w:cstheme="minorHAnsi"/>
          <w:color w:val="000000"/>
          <w:kern w:val="0"/>
        </w:rPr>
        <w:t>run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60"/>
      <w:bookmarkEnd w:id="61"/>
      <w:r w:rsidR="00D87839" w:rsidRPr="0050063A">
        <w:rPr>
          <w:rFonts w:asciiTheme="minorHAnsi" w:hAnsiTheme="minorHAnsi" w:cstheme="minorHAnsi"/>
          <w:color w:val="000000"/>
          <w:kern w:val="0"/>
        </w:rPr>
        <w:t xml:space="preserve">Fiji 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 xml:space="preserve">ImageJ </w:t>
      </w:r>
      <w:r w:rsidR="00037339" w:rsidRPr="0050063A">
        <w:rPr>
          <w:rFonts w:asciiTheme="minorHAnsi" w:hAnsiTheme="minorHAnsi" w:cstheme="minorHAnsi"/>
          <w:color w:val="000000"/>
          <w:kern w:val="0"/>
        </w:rPr>
        <w:t>(</w:t>
      </w:r>
      <w:r w:rsidR="005B0755" w:rsidRPr="001614EF">
        <w:rPr>
          <w:rFonts w:asciiTheme="minorHAnsi" w:hAnsiTheme="minorHAnsi" w:cstheme="minorHAnsi"/>
        </w:rPr>
        <w:t>https://fiji.sc/)</w:t>
      </w:r>
      <w:r w:rsidR="00BF5FD8" w:rsidRPr="0050063A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EyMzA8L1JlY051bT48RGlzcGxheVRleHQ+PHN0eWxlIGZhY2U9InN1cGVyc2Ny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</w:fldData>
        </w:fldChar>
      </w:r>
      <w:r w:rsidR="00BF5FD8" w:rsidRPr="0050063A">
        <w:rPr>
          <w:rFonts w:asciiTheme="minorHAnsi" w:hAnsiTheme="minorHAnsi" w:cstheme="minorHAnsi"/>
        </w:rPr>
        <w:instrText xml:space="preserve"> ADDIN EN.CITE </w:instrText>
      </w:r>
      <w:r w:rsidR="00BF5FD8" w:rsidRPr="0050063A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EyMzA8L1JlY051bT48RGlzcGxheVRleHQ+PHN0eWxlIGZhY2U9InN1cGVyc2Ny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</w:fldData>
        </w:fldChar>
      </w:r>
      <w:r w:rsidR="00BF5FD8" w:rsidRPr="0050063A">
        <w:rPr>
          <w:rFonts w:asciiTheme="minorHAnsi" w:hAnsiTheme="minorHAnsi" w:cstheme="minorHAnsi"/>
        </w:rPr>
        <w:instrText xml:space="preserve"> ADDIN EN.CITE.DATA </w:instrText>
      </w:r>
      <w:r w:rsidR="00BF5FD8" w:rsidRPr="0050063A">
        <w:rPr>
          <w:rFonts w:asciiTheme="minorHAnsi" w:hAnsiTheme="minorHAnsi" w:cstheme="minorHAnsi"/>
        </w:rPr>
      </w:r>
      <w:r w:rsidR="00BF5FD8" w:rsidRPr="0050063A">
        <w:rPr>
          <w:rFonts w:asciiTheme="minorHAnsi" w:hAnsiTheme="minorHAnsi" w:cstheme="minorHAnsi"/>
        </w:rPr>
        <w:fldChar w:fldCharType="end"/>
      </w:r>
      <w:r w:rsidR="00BF5FD8" w:rsidRPr="0050063A">
        <w:rPr>
          <w:rFonts w:asciiTheme="minorHAnsi" w:hAnsiTheme="minorHAnsi" w:cstheme="minorHAnsi"/>
        </w:rPr>
      </w:r>
      <w:r w:rsidR="00BF5FD8" w:rsidRPr="0050063A">
        <w:rPr>
          <w:rFonts w:asciiTheme="minorHAnsi" w:hAnsiTheme="minorHAnsi" w:cstheme="minorHAnsi"/>
        </w:rPr>
        <w:fldChar w:fldCharType="separate"/>
      </w:r>
      <w:r w:rsidR="00BF5FD8" w:rsidRPr="0050063A">
        <w:rPr>
          <w:rFonts w:asciiTheme="minorHAnsi" w:hAnsiTheme="minorHAnsi" w:cstheme="minorHAnsi"/>
          <w:noProof/>
          <w:vertAlign w:val="superscript"/>
        </w:rPr>
        <w:t>20</w:t>
      </w:r>
      <w:r w:rsidR="00BF5FD8" w:rsidRPr="0050063A">
        <w:rPr>
          <w:rFonts w:asciiTheme="minorHAnsi" w:hAnsiTheme="minorHAnsi" w:cstheme="minorHAnsi"/>
        </w:rPr>
        <w:fldChar w:fldCharType="end"/>
      </w:r>
      <w:r w:rsidR="00C035DC" w:rsidRPr="0050063A">
        <w:rPr>
          <w:rFonts w:asciiTheme="minorHAnsi" w:hAnsiTheme="minorHAnsi" w:cstheme="minorHAnsi"/>
        </w:rPr>
        <w:t xml:space="preserve"> </w:t>
      </w:r>
      <w:r w:rsidR="008317F6">
        <w:rPr>
          <w:rFonts w:asciiTheme="minorHAnsi" w:hAnsiTheme="minorHAnsi" w:cstheme="minorHAnsi"/>
        </w:rPr>
        <w:t>software</w:t>
      </w:r>
      <w:r w:rsidR="00BF5FD8">
        <w:rPr>
          <w:rFonts w:asciiTheme="minorHAnsi" w:hAnsiTheme="minorHAnsi" w:cstheme="minorHAnsi"/>
          <w:color w:val="000000"/>
          <w:kern w:val="0"/>
        </w:rPr>
        <w:t>. T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>hen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 xml:space="preserve"> spli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>t imag</w:t>
      </w:r>
      <w:r w:rsidR="00D57087" w:rsidRPr="0050063A">
        <w:rPr>
          <w:rFonts w:asciiTheme="minorHAnsi" w:hAnsiTheme="minorHAnsi" w:cstheme="minorHAnsi"/>
          <w:color w:val="000000"/>
          <w:kern w:val="0"/>
        </w:rPr>
        <w:t>es into separate channels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D57087" w:rsidRPr="0050063A">
        <w:rPr>
          <w:rFonts w:asciiTheme="minorHAnsi" w:hAnsiTheme="minorHAnsi" w:cstheme="minorHAnsi"/>
          <w:color w:val="000000"/>
          <w:kern w:val="0"/>
        </w:rPr>
        <w:t xml:space="preserve"> if there are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 xml:space="preserve"> several channels</w:t>
      </w:r>
      <w:r w:rsidR="0026606E" w:rsidRPr="0050063A">
        <w:rPr>
          <w:rFonts w:asciiTheme="minorHAnsi" w:hAnsiTheme="minorHAnsi" w:cstheme="minorHAnsi"/>
          <w:color w:val="000000"/>
          <w:kern w:val="0"/>
        </w:rPr>
        <w:t xml:space="preserve"> of images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>.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64D3F1B1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31EC0185" w14:textId="77777777" w:rsidR="005C2255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The image in this protocol </w:t>
      </w:r>
      <w:r w:rsidR="0003441E" w:rsidRPr="0050063A">
        <w:rPr>
          <w:rFonts w:asciiTheme="minorHAnsi" w:hAnsiTheme="minorHAnsi" w:cstheme="minorHAnsi"/>
          <w:color w:val="000000"/>
          <w:kern w:val="0"/>
        </w:rPr>
        <w:t>only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ha</w:t>
      </w:r>
      <w:r w:rsidR="00D73B59" w:rsidRPr="0050063A">
        <w:rPr>
          <w:rFonts w:asciiTheme="minorHAnsi" w:hAnsiTheme="minorHAnsi" w:cstheme="minorHAnsi"/>
          <w:color w:val="000000"/>
          <w:kern w:val="0"/>
        </w:rPr>
        <w:t>s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3441E" w:rsidRPr="0050063A">
        <w:rPr>
          <w:rFonts w:asciiTheme="minorHAnsi" w:hAnsiTheme="minorHAnsi" w:cstheme="minorHAnsi"/>
          <w:color w:val="000000"/>
          <w:kern w:val="0"/>
        </w:rPr>
        <w:t>one channel of GFP.</w:t>
      </w:r>
    </w:p>
    <w:p w14:paraId="46032C93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2D1D467" w14:textId="06C3C809" w:rsidR="004436DB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327B4" w:rsidRPr="0050063A">
        <w:rPr>
          <w:rFonts w:asciiTheme="minorHAnsi" w:hAnsiTheme="minorHAnsi" w:cstheme="minorHAnsi"/>
          <w:color w:val="000000"/>
          <w:kern w:val="0"/>
        </w:rPr>
        <w:t>Run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 “</w:t>
      </w:r>
      <w:bookmarkStart w:id="62" w:name="OLE_LINK24"/>
      <w:bookmarkStart w:id="63" w:name="OLE_LINK25"/>
      <w:r w:rsidR="00627BED" w:rsidRPr="0050063A">
        <w:rPr>
          <w:rFonts w:asciiTheme="minorHAnsi" w:hAnsiTheme="minorHAnsi" w:cstheme="minorHAnsi"/>
          <w:color w:val="000000"/>
          <w:kern w:val="0"/>
        </w:rPr>
        <w:t>Imag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>Stack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>Z project</w:t>
      </w:r>
      <w:bookmarkEnd w:id="62"/>
      <w:bookmarkEnd w:id="63"/>
      <w:r w:rsidR="00627BED" w:rsidRPr="0050063A">
        <w:rPr>
          <w:rFonts w:asciiTheme="minorHAnsi" w:hAnsiTheme="minorHAnsi" w:cstheme="minorHAnsi"/>
          <w:color w:val="000000"/>
          <w:kern w:val="0"/>
        </w:rPr>
        <w:t>” to get</w:t>
      </w:r>
      <w:r w:rsidR="000E00C9" w:rsidRPr="0050063A">
        <w:rPr>
          <w:rFonts w:asciiTheme="minorHAnsi" w:hAnsiTheme="minorHAnsi" w:cstheme="minorHAnsi"/>
          <w:color w:val="000000"/>
          <w:kern w:val="0"/>
        </w:rPr>
        <w:t xml:space="preserve"> a </w:t>
      </w:r>
      <w:r w:rsidR="00CA1400" w:rsidRPr="0050063A">
        <w:rPr>
          <w:rFonts w:asciiTheme="minorHAnsi" w:hAnsiTheme="minorHAnsi" w:cstheme="minorHAnsi"/>
          <w:color w:val="000000"/>
          <w:kern w:val="0"/>
        </w:rPr>
        <w:t xml:space="preserve">Z </w:t>
      </w:r>
      <w:r w:rsidR="00011EFA" w:rsidRPr="0050063A">
        <w:rPr>
          <w:rFonts w:asciiTheme="minorHAnsi" w:hAnsiTheme="minorHAnsi" w:cstheme="minorHAnsi"/>
          <w:color w:val="000000"/>
          <w:kern w:val="0"/>
        </w:rPr>
        <w:t>projection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; a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 new window </w:t>
      </w:r>
      <w:r w:rsidR="00E66711" w:rsidRPr="0050063A">
        <w:rPr>
          <w:rFonts w:asciiTheme="minorHAnsi" w:hAnsiTheme="minorHAnsi" w:cstheme="minorHAnsi"/>
          <w:color w:val="000000"/>
          <w:kern w:val="0"/>
        </w:rPr>
        <w:t xml:space="preserve">will appear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name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‘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Z</w:t>
      </w:r>
      <w:r w:rsidR="008035F7" w:rsidRPr="0050063A">
        <w:rPr>
          <w:rFonts w:asciiTheme="minorHAnsi" w:hAnsiTheme="minorHAnsi" w:cstheme="minorHAnsi"/>
          <w:color w:val="000000"/>
          <w:kern w:val="0"/>
        </w:rPr>
        <w:t>-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projection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’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. Click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"m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ax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i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ntensity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"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 for projection type, and organize</w:t>
      </w:r>
      <w:r w:rsidR="00786159" w:rsidRPr="0050063A">
        <w:rPr>
          <w:rFonts w:asciiTheme="minorHAnsi" w:hAnsiTheme="minorHAnsi" w:cstheme="minorHAnsi"/>
          <w:color w:val="000000"/>
          <w:kern w:val="0"/>
        </w:rPr>
        <w:t xml:space="preserve"> numbers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between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 start slice</w:t>
      </w:r>
      <w:r w:rsidR="00786159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A1844" w:rsidRPr="0050063A">
        <w:rPr>
          <w:rFonts w:asciiTheme="minorHAnsi" w:hAnsiTheme="minorHAnsi" w:cstheme="minorHAnsi"/>
          <w:color w:val="000000"/>
          <w:kern w:val="0"/>
        </w:rPr>
        <w:t>stop slice depend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ing</w:t>
      </w:r>
      <w:r w:rsidR="00BA184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 xml:space="preserve">upon individual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preference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s</w:t>
      </w:r>
      <w:r w:rsidR="001F3A52" w:rsidRPr="0050063A">
        <w:rPr>
          <w:rFonts w:asciiTheme="minorHAnsi" w:hAnsiTheme="minorHAnsi" w:cstheme="minorHAnsi"/>
          <w:color w:val="000000"/>
          <w:kern w:val="0"/>
        </w:rPr>
        <w:t>.</w:t>
      </w:r>
      <w:r w:rsidR="0033406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Click</w:t>
      </w:r>
      <w:r w:rsidR="008035F7" w:rsidRPr="0050063A">
        <w:rPr>
          <w:rFonts w:asciiTheme="minorHAnsi" w:hAnsiTheme="minorHAnsi" w:cstheme="minorHAnsi"/>
          <w:color w:val="000000"/>
          <w:kern w:val="0"/>
        </w:rPr>
        <w:t xml:space="preserve"> “</w:t>
      </w:r>
      <w:r w:rsidR="00334065" w:rsidRPr="0050063A">
        <w:rPr>
          <w:rFonts w:asciiTheme="minorHAnsi" w:hAnsiTheme="minorHAnsi" w:cstheme="minorHAnsi"/>
          <w:color w:val="000000"/>
          <w:kern w:val="0"/>
        </w:rPr>
        <w:t>OK”.</w:t>
      </w:r>
      <w:r w:rsidR="0075731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A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Z-projection imag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will appear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present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ing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>dendrit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projection 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>clearly.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46CE3475" w14:textId="77777777" w:rsidR="00C035DC" w:rsidRPr="0050063A" w:rsidRDefault="00C035DC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6FBF3974" w14:textId="730B8D7F" w:rsidR="00C035DC" w:rsidRPr="0050063A" w:rsidRDefault="00406631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14306" w:rsidRPr="0050063A">
        <w:rPr>
          <w:rFonts w:asciiTheme="minorHAnsi" w:hAnsiTheme="minorHAnsi" w:cstheme="minorHAnsi"/>
          <w:color w:val="000000"/>
          <w:kern w:val="0"/>
        </w:rPr>
        <w:t>Trac</w:t>
      </w:r>
      <w:r w:rsidR="001614EF">
        <w:rPr>
          <w:rFonts w:asciiTheme="minorHAnsi" w:hAnsiTheme="minorHAnsi" w:cstheme="minorHAnsi"/>
          <w:color w:val="000000"/>
          <w:kern w:val="0"/>
        </w:rPr>
        <w:t>e the neurites.</w:t>
      </w:r>
    </w:p>
    <w:p w14:paraId="160C1CE4" w14:textId="77777777" w:rsidR="00C035DC" w:rsidRPr="0050063A" w:rsidRDefault="00C035DC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69BD1325" w14:textId="5FBB146A" w:rsidR="00D94550" w:rsidRPr="0050063A" w:rsidRDefault="00C035DC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1.3.1. 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Select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 “Plugin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Segmentation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Simple Neurites Tracer” </w:t>
      </w:r>
      <w:r w:rsidR="00391606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BF5FD8">
        <w:rPr>
          <w:rFonts w:asciiTheme="minorHAnsi" w:hAnsiTheme="minorHAnsi" w:cstheme="minorHAnsi"/>
          <w:color w:val="000000"/>
          <w:kern w:val="0"/>
        </w:rPr>
        <w:t>th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391606" w:rsidRPr="0050063A">
        <w:rPr>
          <w:rFonts w:asciiTheme="minorHAnsi" w:hAnsiTheme="minorHAnsi" w:cstheme="minorHAnsi"/>
          <w:color w:val="000000"/>
          <w:kern w:val="0"/>
        </w:rPr>
        <w:t xml:space="preserve">window </w:t>
      </w:r>
      <w:r w:rsidR="00DC1354" w:rsidRPr="0050063A">
        <w:rPr>
          <w:rFonts w:asciiTheme="minorHAnsi" w:hAnsiTheme="minorHAnsi" w:cstheme="minorHAnsi"/>
          <w:color w:val="000000"/>
          <w:kern w:val="0"/>
        </w:rPr>
        <w:t xml:space="preserve">to trace </w:t>
      </w:r>
      <w:r w:rsidR="00A0067D" w:rsidRPr="0050063A">
        <w:rPr>
          <w:rFonts w:asciiTheme="minorHAnsi" w:hAnsiTheme="minorHAnsi" w:cstheme="minorHAnsi"/>
          <w:color w:val="000000"/>
          <w:kern w:val="0"/>
        </w:rPr>
        <w:t>the dendrites</w:t>
      </w:r>
      <w:r w:rsidR="0046486C" w:rsidRPr="0050063A">
        <w:rPr>
          <w:rFonts w:asciiTheme="minorHAnsi" w:hAnsiTheme="minorHAnsi" w:cstheme="minorHAnsi"/>
          <w:color w:val="000000"/>
          <w:kern w:val="0"/>
        </w:rPr>
        <w:t>.</w:t>
      </w:r>
      <w:r w:rsidR="00FA0C7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F5D92" w:rsidRPr="0050063A">
        <w:rPr>
          <w:rFonts w:asciiTheme="minorHAnsi" w:hAnsiTheme="minorHAnsi" w:cstheme="minorHAnsi"/>
          <w:color w:val="000000"/>
          <w:kern w:val="0"/>
        </w:rPr>
        <w:t>F</w:t>
      </w:r>
      <w:r w:rsidR="00FA0C7E" w:rsidRPr="0050063A">
        <w:rPr>
          <w:rFonts w:asciiTheme="minorHAnsi" w:hAnsiTheme="minorHAnsi" w:cstheme="minorHAnsi"/>
          <w:color w:val="000000"/>
          <w:kern w:val="0"/>
        </w:rPr>
        <w:t>ind the neuron soma,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F5D92" w:rsidRPr="0050063A">
        <w:rPr>
          <w:rFonts w:asciiTheme="minorHAnsi" w:hAnsiTheme="minorHAnsi" w:cstheme="minorHAnsi"/>
          <w:color w:val="000000"/>
          <w:kern w:val="0"/>
        </w:rPr>
        <w:t>and then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 xml:space="preserve"> click one point </w:t>
      </w:r>
      <w:r w:rsidR="00970B25" w:rsidRPr="0050063A">
        <w:rPr>
          <w:rFonts w:asciiTheme="minorHAnsi" w:hAnsiTheme="minorHAnsi" w:cstheme="minorHAnsi"/>
          <w:color w:val="000000"/>
          <w:kern w:val="0"/>
        </w:rPr>
        <w:t xml:space="preserve">at a dendrite 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>start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>ing from the cell bod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 and another point at the tip of this dendrite. </w:t>
      </w:r>
    </w:p>
    <w:p w14:paraId="159454C0" w14:textId="77777777" w:rsidR="00D94550" w:rsidRPr="0050063A" w:rsidRDefault="00D94550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6840936" w14:textId="77777777" w:rsidR="00D94550" w:rsidRPr="0050063A" w:rsidRDefault="00D94550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The program will connect the two points with a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blue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 line.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4262570D" w14:textId="77777777" w:rsidR="00D94550" w:rsidRPr="0050063A" w:rsidRDefault="00D94550" w:rsidP="008317F6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482B857" w14:textId="00C651BB" w:rsidR="00AB2E53" w:rsidRPr="0050063A" w:rsidRDefault="00D94550" w:rsidP="008317F6">
      <w:pPr>
        <w:rPr>
          <w:rFonts w:asciiTheme="minorHAnsi" w:eastAsiaTheme="minorHAnsi" w:hAnsiTheme="minorHAnsi" w:cstheme="minorHAnsi"/>
          <w:kern w:val="0"/>
          <w:lang w:eastAsia="en-US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1.3.2. 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 xml:space="preserve">Press “Y” in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>plug</w:t>
      </w:r>
      <w:r w:rsidR="00AC11D5" w:rsidRPr="0050063A">
        <w:rPr>
          <w:rFonts w:asciiTheme="minorHAnsi" w:hAnsiTheme="minorHAnsi" w:cstheme="minorHAnsi"/>
          <w:color w:val="000000"/>
          <w:kern w:val="0"/>
        </w:rPr>
        <w:t>-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>in window if the path is clear</w:t>
      </w:r>
      <w:r w:rsidRPr="0050063A">
        <w:rPr>
          <w:rFonts w:asciiTheme="minorHAnsi" w:hAnsiTheme="minorHAnsi" w:cstheme="minorHAnsi"/>
          <w:color w:val="000000"/>
          <w:kern w:val="0"/>
        </w:rPr>
        <w:t>; t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he </w:t>
      </w:r>
      <w:r w:rsidR="006550C5" w:rsidRPr="0050063A">
        <w:rPr>
          <w:rFonts w:asciiTheme="minorHAnsi" w:hAnsiTheme="minorHAnsi" w:cstheme="minorHAnsi"/>
          <w:color w:val="000000"/>
          <w:kern w:val="0"/>
        </w:rPr>
        <w:t xml:space="preserve">dendrite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path </w:t>
      </w:r>
      <w:proofErr w:type="gramStart"/>
      <w:r w:rsidR="00AB2E53" w:rsidRPr="0050063A">
        <w:rPr>
          <w:rFonts w:asciiTheme="minorHAnsi" w:hAnsiTheme="minorHAnsi" w:cstheme="minorHAnsi"/>
          <w:color w:val="000000"/>
          <w:kern w:val="0"/>
        </w:rPr>
        <w:t>is</w:t>
      </w:r>
      <w:r w:rsidR="006550C5" w:rsidRPr="0050063A">
        <w:rPr>
          <w:rFonts w:asciiTheme="minorHAnsi" w:hAnsiTheme="minorHAnsi" w:cstheme="minorHAnsi"/>
          <w:color w:val="000000"/>
          <w:kern w:val="0"/>
        </w:rPr>
        <w:t xml:space="preserve"> traced</w:t>
      </w:r>
      <w:proofErr w:type="gramEnd"/>
      <w:r w:rsidR="006550C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550C5" w:rsidRPr="0050063A">
        <w:rPr>
          <w:rFonts w:asciiTheme="minorHAnsi" w:hAnsiTheme="minorHAnsi" w:cstheme="minorHAnsi"/>
          <w:kern w:val="0"/>
        </w:rPr>
        <w:t xml:space="preserve">until the </w:t>
      </w:r>
      <w:r w:rsidR="006550C5" w:rsidRPr="0050063A">
        <w:rPr>
          <w:rFonts w:asciiTheme="minorHAnsi" w:hAnsiTheme="minorHAnsi" w:cstheme="minorHAnsi"/>
        </w:rPr>
        <w:t xml:space="preserve">endpoints of the selected path in the </w:t>
      </w:r>
      <w:r w:rsidR="006E6834" w:rsidRPr="0050063A">
        <w:rPr>
          <w:rFonts w:asciiTheme="minorHAnsi" w:hAnsiTheme="minorHAnsi" w:cstheme="minorHAnsi"/>
        </w:rPr>
        <w:t xml:space="preserve">visible </w:t>
      </w:r>
      <w:r w:rsidR="006550C5" w:rsidRPr="0050063A">
        <w:rPr>
          <w:rFonts w:asciiTheme="minorHAnsi" w:hAnsiTheme="minorHAnsi" w:cstheme="minorHAnsi"/>
        </w:rPr>
        <w:t>images</w:t>
      </w:r>
      <w:r w:rsidR="00167B49" w:rsidRPr="0050063A">
        <w:rPr>
          <w:rFonts w:asciiTheme="minorHAnsi" w:hAnsiTheme="minorHAnsi" w:cstheme="minorHAnsi"/>
          <w:kern w:val="0"/>
        </w:rPr>
        <w:t>.</w:t>
      </w:r>
      <w:r w:rsidR="006D5214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 </w:t>
      </w:r>
      <w:r w:rsidR="00AB2E53" w:rsidRPr="0050063A">
        <w:rPr>
          <w:rFonts w:asciiTheme="minorHAnsi" w:hAnsiTheme="minorHAnsi" w:cstheme="minorHAnsi"/>
          <w:color w:val="000000"/>
          <w:kern w:val="0"/>
        </w:rPr>
        <w:t xml:space="preserve">Click “complete path” on the same plugin window; the segment </w:t>
      </w:r>
      <w:proofErr w:type="gramStart"/>
      <w:r w:rsidR="00AB2E53" w:rsidRPr="0050063A">
        <w:rPr>
          <w:rFonts w:asciiTheme="minorHAnsi" w:hAnsiTheme="minorHAnsi" w:cstheme="minorHAnsi"/>
          <w:color w:val="000000"/>
          <w:kern w:val="0"/>
        </w:rPr>
        <w:t>is completed</w:t>
      </w:r>
      <w:proofErr w:type="gramEnd"/>
      <w:r w:rsidR="00AB2E53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AB2E53" w:rsidRPr="001614EF">
        <w:rPr>
          <w:rFonts w:asciiTheme="minorHAnsi" w:hAnsiTheme="minorHAnsi" w:cstheme="minorHAnsi"/>
          <w:b/>
          <w:color w:val="000000"/>
          <w:kern w:val="0"/>
        </w:rPr>
        <w:t>Figure 2</w:t>
      </w:r>
      <w:r w:rsidR="00AB2E53" w:rsidRPr="0050063A">
        <w:rPr>
          <w:rFonts w:asciiTheme="minorHAnsi" w:hAnsiTheme="minorHAnsi" w:cstheme="minorHAnsi"/>
          <w:color w:val="000000"/>
          <w:kern w:val="0"/>
        </w:rPr>
        <w:t>).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5230F491" w14:textId="77777777" w:rsidR="00AB2E53" w:rsidRPr="0050063A" w:rsidRDefault="00AB2E53" w:rsidP="008317F6">
      <w:pPr>
        <w:rPr>
          <w:rFonts w:asciiTheme="minorHAnsi" w:eastAsiaTheme="minorHAnsi" w:hAnsiTheme="minorHAnsi" w:cstheme="minorHAnsi"/>
          <w:kern w:val="0"/>
          <w:lang w:eastAsia="en-US"/>
        </w:rPr>
      </w:pPr>
    </w:p>
    <w:p w14:paraId="51B26011" w14:textId="02B2A8B8" w:rsidR="006D5214" w:rsidRPr="0050063A" w:rsidRDefault="00AB2E53" w:rsidP="008317F6">
      <w:pPr>
        <w:rPr>
          <w:rFonts w:asciiTheme="minorHAnsi" w:eastAsiaTheme="minorHAnsi" w:hAnsiTheme="minorHAnsi" w:cstheme="minorHAnsi"/>
          <w:kern w:val="0"/>
          <w:lang w:eastAsia="en-US"/>
        </w:rPr>
      </w:pPr>
      <w:r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Note: </w:t>
      </w:r>
      <w:r w:rsidR="006D5214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Some dendrites </w:t>
      </w:r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ended farther from the starting points, in which the pathway </w:t>
      </w:r>
      <w:proofErr w:type="gramStart"/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>was divided</w:t>
      </w:r>
      <w:proofErr w:type="gramEnd"/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 into smaller segments. The segments </w:t>
      </w:r>
      <w:proofErr w:type="gramStart"/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>were combined</w:t>
      </w:r>
      <w:proofErr w:type="gramEnd"/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 to provide a complete path for the tracer.</w:t>
      </w:r>
    </w:p>
    <w:p w14:paraId="324BCFDF" w14:textId="16298B2B" w:rsidR="00C035DC" w:rsidRPr="00B04E0B" w:rsidRDefault="00C035DC" w:rsidP="008317F6">
      <w:pPr>
        <w:pStyle w:val="CommentText"/>
        <w:jc w:val="both"/>
        <w:rPr>
          <w:rFonts w:asciiTheme="minorHAnsi" w:hAnsiTheme="minorHAnsi"/>
          <w:color w:val="FF0000"/>
        </w:rPr>
      </w:pPr>
    </w:p>
    <w:p w14:paraId="21726D23" w14:textId="4AAA7FB3" w:rsidR="006E024E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  <w:highlight w:val="yellow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4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After a path </w:t>
      </w:r>
      <w:proofErr w:type="gramStart"/>
      <w:r w:rsidR="003A66FB" w:rsidRPr="0050063A">
        <w:rPr>
          <w:rFonts w:asciiTheme="minorHAnsi" w:hAnsiTheme="minorHAnsi" w:cstheme="minorHAnsi"/>
          <w:color w:val="000000"/>
          <w:kern w:val="0"/>
        </w:rPr>
        <w:t>is completed</w:t>
      </w:r>
      <w:proofErr w:type="gramEnd"/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, go </w:t>
      </w:r>
      <w:r w:rsidR="001A222E" w:rsidRPr="0050063A">
        <w:rPr>
          <w:rFonts w:asciiTheme="minorHAnsi" w:hAnsiTheme="minorHAnsi" w:cstheme="minorHAnsi"/>
          <w:color w:val="000000"/>
          <w:kern w:val="0"/>
        </w:rPr>
        <w:t xml:space="preserve">back to a new point where the branches are. 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>T</w:t>
      </w:r>
      <w:r w:rsidR="006546A4" w:rsidRPr="0050063A">
        <w:rPr>
          <w:rFonts w:asciiTheme="minorHAnsi" w:hAnsiTheme="minorHAnsi" w:cstheme="minorHAnsi"/>
          <w:color w:val="000000"/>
          <w:kern w:val="0"/>
        </w:rPr>
        <w:t xml:space="preserve">he new path can </w:t>
      </w:r>
      <w:proofErr w:type="gramStart"/>
      <w:r w:rsidR="006546A4" w:rsidRPr="0050063A">
        <w:rPr>
          <w:rFonts w:asciiTheme="minorHAnsi" w:hAnsiTheme="minorHAnsi" w:cstheme="minorHAnsi"/>
          <w:color w:val="000000"/>
          <w:kern w:val="0"/>
        </w:rPr>
        <w:t>be built</w:t>
      </w:r>
      <w:proofErr w:type="gramEnd"/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on; th</w:t>
      </w:r>
      <w:r w:rsidR="006E024E" w:rsidRPr="0050063A">
        <w:rPr>
          <w:rFonts w:asciiTheme="minorHAnsi" w:hAnsiTheme="minorHAnsi" w:cstheme="minorHAnsi"/>
          <w:color w:val="000000"/>
          <w:kern w:val="0"/>
        </w:rPr>
        <w:t>e “All paths” window box w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ill show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 xml:space="preserve">the length values of </w:t>
      </w:r>
      <w:r w:rsidR="00C91979" w:rsidRPr="0050063A">
        <w:rPr>
          <w:rFonts w:asciiTheme="minorHAnsi" w:hAnsiTheme="minorHAnsi" w:cstheme="minorHAnsi"/>
          <w:color w:val="000000"/>
          <w:kern w:val="0"/>
        </w:rPr>
        <w:t>all the path</w:t>
      </w:r>
      <w:r w:rsidR="00377BEC" w:rsidRPr="0050063A">
        <w:rPr>
          <w:rFonts w:asciiTheme="minorHAnsi" w:hAnsiTheme="minorHAnsi" w:cstheme="minorHAnsi"/>
          <w:color w:val="000000"/>
          <w:kern w:val="0"/>
        </w:rPr>
        <w:t>s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679B5" w:rsidRPr="0050063A">
        <w:rPr>
          <w:rFonts w:asciiTheme="minorHAnsi" w:hAnsiTheme="minorHAnsi" w:cstheme="minorHAnsi"/>
          <w:color w:val="000000"/>
          <w:kern w:val="0"/>
        </w:rPr>
        <w:t>(</w:t>
      </w:r>
      <w:r w:rsidR="000679B5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0679B5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0679B5" w:rsidRPr="0050063A">
        <w:rPr>
          <w:rFonts w:asciiTheme="minorHAnsi" w:hAnsiTheme="minorHAnsi" w:cstheme="minorHAnsi"/>
          <w:color w:val="000000"/>
          <w:kern w:val="0"/>
        </w:rPr>
        <w:t>)</w:t>
      </w:r>
      <w:r w:rsidR="001A222E" w:rsidRPr="0050063A">
        <w:rPr>
          <w:rFonts w:asciiTheme="minorHAnsi" w:hAnsiTheme="minorHAnsi" w:cstheme="minorHAnsi"/>
          <w:color w:val="000000"/>
          <w:kern w:val="0"/>
        </w:rPr>
        <w:t>.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>S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>ave the tracing file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>continue with unfinished traces as shown in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E6287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353246" w:rsidRPr="001614EF">
        <w:rPr>
          <w:rFonts w:asciiTheme="minorHAnsi" w:hAnsiTheme="minorHAnsi" w:cstheme="minorHAnsi"/>
          <w:b/>
          <w:color w:val="000000"/>
          <w:kern w:val="0"/>
        </w:rPr>
        <w:t>2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>.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3DD1AA5C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2F8172AD" w14:textId="07F098FE" w:rsidR="00F43753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5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Export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>dendrite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 length data by click</w:t>
      </w:r>
      <w:bookmarkStart w:id="64" w:name="OLE_LINK28"/>
      <w:bookmarkStart w:id="65" w:name="OLE_LINK29"/>
      <w:r w:rsidR="00734BA5" w:rsidRPr="0050063A">
        <w:rPr>
          <w:rFonts w:asciiTheme="minorHAnsi" w:hAnsiTheme="minorHAnsi" w:cstheme="minorHAnsi"/>
          <w:color w:val="000000"/>
          <w:kern w:val="0"/>
        </w:rPr>
        <w:t>ing</w:t>
      </w:r>
      <w:bookmarkEnd w:id="64"/>
      <w:bookmarkEnd w:id="65"/>
      <w:r w:rsidR="00173F6C" w:rsidRPr="0050063A">
        <w:rPr>
          <w:rFonts w:asciiTheme="minorHAnsi" w:hAnsiTheme="minorHAnsi" w:cstheme="minorHAnsi"/>
          <w:color w:val="000000"/>
          <w:kern w:val="0"/>
        </w:rPr>
        <w:t>,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D3B19" w:rsidRPr="0050063A">
        <w:rPr>
          <w:rFonts w:asciiTheme="minorHAnsi" w:hAnsiTheme="minorHAnsi" w:cstheme="minorHAnsi"/>
          <w:color w:val="000000"/>
          <w:kern w:val="0"/>
        </w:rPr>
        <w:t>“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>Fil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Export as </w:t>
      </w:r>
      <w:r w:rsidR="006D03DB" w:rsidRPr="0050063A">
        <w:rPr>
          <w:rFonts w:asciiTheme="minorHAnsi" w:hAnsiTheme="minorHAnsi" w:cstheme="minorHAnsi"/>
          <w:color w:val="000000"/>
          <w:kern w:val="0"/>
        </w:rPr>
        <w:t>*.</w:t>
      </w:r>
      <w:proofErr w:type="spellStart"/>
      <w:r w:rsidR="006D03DB" w:rsidRPr="0050063A">
        <w:rPr>
          <w:rFonts w:asciiTheme="minorHAnsi" w:hAnsiTheme="minorHAnsi" w:cstheme="minorHAnsi"/>
          <w:color w:val="000000"/>
          <w:kern w:val="0"/>
        </w:rPr>
        <w:t>cvs</w:t>
      </w:r>
      <w:proofErr w:type="spellEnd"/>
      <w:r w:rsidR="00E96EE8" w:rsidRPr="0050063A">
        <w:rPr>
          <w:rFonts w:asciiTheme="minorHAnsi" w:hAnsiTheme="minorHAnsi" w:cstheme="minorHAnsi"/>
          <w:color w:val="000000"/>
          <w:kern w:val="0"/>
        </w:rPr>
        <w:t>”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in the ‘Plugin’ window. </w:t>
      </w:r>
      <w:r w:rsidR="002D304C" w:rsidRPr="0050063A">
        <w:rPr>
          <w:rFonts w:asciiTheme="minorHAnsi" w:hAnsiTheme="minorHAnsi" w:cstheme="minorHAnsi"/>
          <w:color w:val="000000"/>
          <w:kern w:val="0"/>
        </w:rPr>
        <w:t>Then su</w:t>
      </w:r>
      <w:bookmarkStart w:id="66" w:name="OLE_LINK45"/>
      <w:bookmarkStart w:id="67" w:name="OLE_LINK46"/>
      <w:r w:rsidR="002D304C" w:rsidRPr="0050063A">
        <w:rPr>
          <w:rFonts w:asciiTheme="minorHAnsi" w:hAnsiTheme="minorHAnsi" w:cstheme="minorHAnsi"/>
          <w:color w:val="000000"/>
          <w:kern w:val="0"/>
        </w:rPr>
        <w:t>m up all th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e path lengths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export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 xml:space="preserve"> the data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to a data analysis/spreadsheet software.</w:t>
      </w:r>
      <w:r w:rsidR="005853A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66"/>
      <w:bookmarkEnd w:id="67"/>
      <w:r w:rsidR="000725CB" w:rsidRPr="0050063A">
        <w:rPr>
          <w:rFonts w:asciiTheme="minorHAnsi" w:hAnsiTheme="minorHAnsi" w:cstheme="minorHAnsi"/>
          <w:color w:val="000000"/>
          <w:kern w:val="0"/>
        </w:rPr>
        <w:t>(</w:t>
      </w:r>
      <w:r w:rsidR="000725CB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2E09A0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).</w:t>
      </w:r>
    </w:p>
    <w:p w14:paraId="141915DE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bookmarkStart w:id="68" w:name="OLE_LINK10"/>
      <w:bookmarkStart w:id="69" w:name="OLE_LINK11"/>
    </w:p>
    <w:p w14:paraId="21688FE9" w14:textId="7970004B" w:rsidR="00B20F94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F0416A" w:rsidRPr="0050063A">
        <w:rPr>
          <w:rFonts w:asciiTheme="minorHAnsi" w:hAnsiTheme="minorHAnsi" w:cstheme="minorHAnsi"/>
          <w:b/>
          <w:color w:val="000000"/>
          <w:kern w:val="0"/>
        </w:rPr>
        <w:t>.2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C4571" w:rsidRPr="0050063A">
        <w:rPr>
          <w:rFonts w:asciiTheme="minorHAnsi" w:hAnsiTheme="minorHAnsi" w:cstheme="minorHAnsi"/>
          <w:b/>
          <w:color w:val="000000"/>
          <w:kern w:val="0"/>
        </w:rPr>
        <w:t>S</w:t>
      </w:r>
      <w:r w:rsidR="00667187" w:rsidRPr="0050063A">
        <w:rPr>
          <w:rFonts w:asciiTheme="minorHAnsi" w:hAnsiTheme="minorHAnsi" w:cstheme="minorHAnsi"/>
          <w:b/>
          <w:color w:val="000000"/>
          <w:kern w:val="0"/>
        </w:rPr>
        <w:t>ur</w:t>
      </w:r>
      <w:r w:rsidR="00B20F94" w:rsidRPr="0050063A">
        <w:rPr>
          <w:rFonts w:asciiTheme="minorHAnsi" w:hAnsiTheme="minorHAnsi" w:cstheme="minorHAnsi"/>
          <w:b/>
          <w:color w:val="000000"/>
          <w:kern w:val="0"/>
        </w:rPr>
        <w:t xml:space="preserve">face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A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rea of the da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N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eurons </w:t>
      </w:r>
    </w:p>
    <w:bookmarkEnd w:id="68"/>
    <w:bookmarkEnd w:id="69"/>
    <w:p w14:paraId="4365A234" w14:textId="77777777" w:rsidR="00D94550" w:rsidRPr="0050063A" w:rsidRDefault="00D94550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10DB771" w14:textId="4061B895" w:rsidR="00F955A9" w:rsidRPr="0050063A" w:rsidRDefault="00D94550" w:rsidP="008317F6">
      <w:pPr>
        <w:pStyle w:val="CommentText"/>
        <w:jc w:val="both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2.1. </w:t>
      </w:r>
      <w:r w:rsidR="00D50177" w:rsidRPr="0050063A">
        <w:rPr>
          <w:rFonts w:asciiTheme="minorHAnsi" w:hAnsiTheme="minorHAnsi" w:cstheme="minorHAnsi"/>
          <w:color w:val="000000"/>
          <w:kern w:val="0"/>
        </w:rPr>
        <w:t>Select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D5017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F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reehand</w:t>
      </w:r>
      <w:r w:rsidR="002474A7" w:rsidRPr="0050063A">
        <w:rPr>
          <w:rFonts w:asciiTheme="minorHAnsi" w:hAnsiTheme="minorHAnsi" w:cstheme="minorHAnsi"/>
          <w:color w:val="000000"/>
          <w:kern w:val="0"/>
        </w:rPr>
        <w:t xml:space="preserve"> drawing tool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Fiji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ImageJ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window. </w:t>
      </w:r>
      <w:r w:rsidR="00AB2E53" w:rsidRPr="0050063A">
        <w:rPr>
          <w:rFonts w:asciiTheme="minorHAnsi" w:hAnsiTheme="minorHAnsi" w:cstheme="minorHAnsi"/>
        </w:rPr>
        <w:t>T</w:t>
      </w:r>
      <w:r w:rsidR="006550C5" w:rsidRPr="0050063A">
        <w:rPr>
          <w:rFonts w:asciiTheme="minorHAnsi" w:hAnsiTheme="minorHAnsi" w:cstheme="minorHAnsi"/>
        </w:rPr>
        <w:t>rac</w:t>
      </w:r>
      <w:r w:rsidR="00AB2E53" w:rsidRPr="0050063A">
        <w:rPr>
          <w:rFonts w:asciiTheme="minorHAnsi" w:hAnsiTheme="minorHAnsi" w:cstheme="minorHAnsi"/>
        </w:rPr>
        <w:t>e the</w:t>
      </w:r>
      <w:r w:rsidR="006550C5" w:rsidRPr="0050063A">
        <w:rPr>
          <w:rFonts w:asciiTheme="minorHAnsi" w:hAnsiTheme="minorHAnsi" w:cstheme="minorHAnsi"/>
        </w:rPr>
        <w:t xml:space="preserve"> path, </w:t>
      </w:r>
      <w:r w:rsidR="00AB2E53" w:rsidRPr="0050063A">
        <w:rPr>
          <w:rFonts w:asciiTheme="minorHAnsi" w:hAnsiTheme="minorHAnsi" w:cstheme="minorHAnsi"/>
        </w:rPr>
        <w:t xml:space="preserve">and then connect </w:t>
      </w:r>
      <w:r w:rsidR="00684B36" w:rsidRPr="0050063A">
        <w:rPr>
          <w:rFonts w:asciiTheme="minorHAnsi" w:hAnsiTheme="minorHAnsi" w:cstheme="minorHAnsi"/>
        </w:rPr>
        <w:t>the endpoints</w:t>
      </w:r>
      <w:r w:rsidR="00AB2E53" w:rsidRPr="0050063A">
        <w:rPr>
          <w:rFonts w:asciiTheme="minorHAnsi" w:hAnsiTheme="minorHAnsi" w:cstheme="minorHAnsi"/>
        </w:rPr>
        <w:t>.</w:t>
      </w:r>
      <w:r w:rsidR="00214D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From 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Analyze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menu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select </w:t>
      </w:r>
      <w:r w:rsidRPr="0050063A">
        <w:rPr>
          <w:rFonts w:asciiTheme="minorHAnsi" w:hAnsiTheme="minorHAnsi" w:cstheme="minorHAnsi"/>
          <w:color w:val="000000"/>
          <w:kern w:val="0"/>
        </w:rPr>
        <w:t>“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S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et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M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easurement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A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>rea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”.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93F9C" w:rsidRPr="0050063A">
        <w:rPr>
          <w:rFonts w:asciiTheme="minorHAnsi" w:hAnsiTheme="minorHAnsi" w:cstheme="minorHAnsi"/>
          <w:color w:val="000000"/>
          <w:kern w:val="0"/>
        </w:rPr>
        <w:t>Click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“measure” from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A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>nalyze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menu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>result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 xml:space="preserve"> appears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 in a new box with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>value</w:t>
      </w:r>
      <w:r w:rsidR="00AA1DAB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A1DAB" w:rsidRPr="0050063A">
        <w:rPr>
          <w:rFonts w:asciiTheme="minorHAnsi" w:hAnsiTheme="minorHAnsi" w:cstheme="minorHAnsi"/>
          <w:color w:val="000000"/>
          <w:kern w:val="0"/>
        </w:rPr>
        <w:t>area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 selected</w:t>
      </w:r>
      <w:r w:rsidR="0082640D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82640D" w:rsidRPr="001614EF">
        <w:rPr>
          <w:rFonts w:asciiTheme="minorHAnsi" w:hAnsiTheme="minorHAnsi" w:cstheme="minorHAnsi"/>
          <w:b/>
          <w:color w:val="000000"/>
          <w:kern w:val="0"/>
        </w:rPr>
        <w:t>Figure 4</w:t>
      </w:r>
      <w:r w:rsidR="0082640D" w:rsidRPr="0050063A">
        <w:rPr>
          <w:rFonts w:asciiTheme="minorHAnsi" w:hAnsiTheme="minorHAnsi" w:cstheme="minorHAnsi"/>
          <w:color w:val="000000"/>
          <w:kern w:val="0"/>
        </w:rPr>
        <w:t>).</w:t>
      </w:r>
      <w:r w:rsidR="00173F6C" w:rsidRPr="0050063A">
        <w:rPr>
          <w:rFonts w:asciiTheme="minorHAnsi" w:hAnsiTheme="minorHAnsi" w:cstheme="minorHAnsi"/>
          <w:color w:val="000000"/>
          <w:kern w:val="0"/>
        </w:rPr>
        <w:t xml:space="preserve"> Copy it to </w:t>
      </w:r>
      <w:r w:rsidRPr="0050063A">
        <w:rPr>
          <w:rFonts w:asciiTheme="minorHAnsi" w:hAnsiTheme="minorHAnsi" w:cstheme="minorHAnsi"/>
          <w:color w:val="000000"/>
          <w:kern w:val="0"/>
        </w:rPr>
        <w:t>the data analysis software.</w:t>
      </w:r>
      <w:r w:rsidR="0023754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06431224" w14:textId="77777777" w:rsidR="00C035DC" w:rsidRPr="0050063A" w:rsidRDefault="00C035DC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bookmarkStart w:id="70" w:name="OLE_LINK12"/>
    </w:p>
    <w:p w14:paraId="561BA95F" w14:textId="1DF40543" w:rsidR="00F53308" w:rsidRPr="0050063A" w:rsidRDefault="00406631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F0416A" w:rsidRPr="0050063A">
        <w:rPr>
          <w:rFonts w:asciiTheme="minorHAnsi" w:hAnsiTheme="minorHAnsi" w:cstheme="minorHAnsi"/>
          <w:b/>
          <w:color w:val="000000"/>
          <w:kern w:val="0"/>
        </w:rPr>
        <w:t>.3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1320A" w:rsidRPr="0050063A">
        <w:rPr>
          <w:rFonts w:asciiTheme="minorHAnsi" w:hAnsiTheme="minorHAnsi" w:cstheme="minorHAnsi"/>
          <w:b/>
          <w:color w:val="000000"/>
          <w:kern w:val="0"/>
        </w:rPr>
        <w:t>T</w:t>
      </w:r>
      <w:r w:rsidR="00AA1285" w:rsidRPr="0050063A">
        <w:rPr>
          <w:rFonts w:asciiTheme="minorHAnsi" w:hAnsiTheme="minorHAnsi" w:cstheme="minorHAnsi"/>
          <w:b/>
          <w:color w:val="000000"/>
          <w:kern w:val="0"/>
        </w:rPr>
        <w:t xml:space="preserve">otal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N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umber </w:t>
      </w:r>
      <w:r w:rsidR="00BF5FD8">
        <w:rPr>
          <w:rFonts w:asciiTheme="minorHAnsi" w:hAnsiTheme="minorHAnsi" w:cstheme="minorHAnsi"/>
          <w:b/>
          <w:color w:val="000000"/>
          <w:kern w:val="0"/>
        </w:rPr>
        <w:t>o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f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B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ranches </w:t>
      </w:r>
      <w:r w:rsidR="00BF5FD8">
        <w:rPr>
          <w:rFonts w:asciiTheme="minorHAnsi" w:hAnsiTheme="minorHAnsi" w:cstheme="minorHAnsi"/>
          <w:b/>
          <w:color w:val="000000"/>
          <w:kern w:val="0"/>
        </w:rPr>
        <w:t>a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nd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Branching Structure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 of the da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N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eurons</w:t>
      </w:r>
      <w:r w:rsidR="00BF5FD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70"/>
    </w:p>
    <w:p w14:paraId="7E3D92FC" w14:textId="77777777" w:rsidR="00D94550" w:rsidRPr="0050063A" w:rsidRDefault="00D94550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1B3CB699" w14:textId="0AD9278C" w:rsidR="00D94550" w:rsidRPr="0050063A" w:rsidRDefault="00D94550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.3.1. Calculate t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 xml:space="preserve">he total number of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branches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by open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>ing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 xml:space="preserve"> “Analysis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”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 and then 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“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Render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Analyze Skeletonized Paths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”</w:t>
      </w:r>
      <w:r w:rsidR="00C216F5" w:rsidRPr="0050063A">
        <w:rPr>
          <w:rFonts w:asciiTheme="minorHAnsi" w:hAnsiTheme="minorHAnsi" w:cstheme="minorHAnsi"/>
          <w:color w:val="000000"/>
          <w:kern w:val="0"/>
        </w:rPr>
        <w:t xml:space="preserve"> in the plug</w:t>
      </w:r>
      <w:r w:rsidR="002F1284" w:rsidRPr="0050063A">
        <w:rPr>
          <w:rFonts w:asciiTheme="minorHAnsi" w:hAnsiTheme="minorHAnsi" w:cstheme="minorHAnsi"/>
          <w:color w:val="000000"/>
          <w:kern w:val="0"/>
        </w:rPr>
        <w:t>in window of tracing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>(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Fig</w:t>
      </w:r>
      <w:r w:rsidR="0091320A" w:rsidRPr="001614EF">
        <w:rPr>
          <w:rFonts w:asciiTheme="minorHAnsi" w:hAnsiTheme="minorHAnsi" w:cstheme="minorHAnsi"/>
          <w:b/>
          <w:color w:val="000000"/>
          <w:kern w:val="0"/>
        </w:rPr>
        <w:t>ur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e</w:t>
      </w:r>
      <w:r w:rsidR="0091320A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5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>)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>.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0335D88A" w14:textId="77777777" w:rsidR="00D94550" w:rsidRPr="0050063A" w:rsidRDefault="00D94550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3C0C826" w14:textId="2F312D33" w:rsidR="001A09DF" w:rsidRPr="0050063A" w:rsidRDefault="00D94550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FF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of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th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arbor is </w:t>
      </w:r>
      <w:r w:rsidR="00970410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sum of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level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of branches. </w:t>
      </w:r>
      <w:r w:rsidR="004B411D" w:rsidRPr="0050063A">
        <w:rPr>
          <w:rFonts w:asciiTheme="minorHAnsi" w:hAnsiTheme="minorHAnsi" w:cstheme="minorHAnsi"/>
          <w:color w:val="000000"/>
          <w:kern w:val="0"/>
        </w:rPr>
        <w:t xml:space="preserve">The path </w:t>
      </w:r>
      <w:proofErr w:type="gramStart"/>
      <w:r w:rsidR="004B411D" w:rsidRPr="0050063A">
        <w:rPr>
          <w:rFonts w:asciiTheme="minorHAnsi" w:hAnsiTheme="minorHAnsi" w:cstheme="minorHAnsi"/>
          <w:color w:val="000000"/>
          <w:kern w:val="0"/>
        </w:rPr>
        <w:t>was defined</w:t>
      </w:r>
      <w:proofErr w:type="gramEnd"/>
      <w:r w:rsidR="004B411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4B411D" w:rsidRPr="0050063A">
        <w:rPr>
          <w:rFonts w:asciiTheme="minorHAnsi" w:hAnsiTheme="minorHAnsi" w:cstheme="minorHAnsi"/>
        </w:rPr>
        <w:t xml:space="preserve">between the </w:t>
      </w:r>
      <w:r w:rsidR="005C2C19" w:rsidRPr="0050063A">
        <w:rPr>
          <w:rFonts w:asciiTheme="minorHAnsi" w:hAnsiTheme="minorHAnsi" w:cstheme="minorHAnsi"/>
        </w:rPr>
        <w:t>cell body and the dendrite tips</w:t>
      </w:r>
      <w:r w:rsidR="003A66FB" w:rsidRPr="0050063A">
        <w:rPr>
          <w:rFonts w:asciiTheme="minorHAnsi" w:hAnsiTheme="minorHAnsi" w:cstheme="minorHAnsi"/>
        </w:rPr>
        <w:t>,</w:t>
      </w:r>
      <w:r w:rsidR="00A53836" w:rsidRPr="0050063A">
        <w:rPr>
          <w:rFonts w:asciiTheme="minorHAnsi" w:hAnsiTheme="minorHAnsi" w:cstheme="minorHAnsi"/>
        </w:rPr>
        <w:t xml:space="preserve"> and one</w:t>
      </w:r>
      <w:r w:rsidR="004B411D" w:rsidRPr="0050063A">
        <w:rPr>
          <w:rFonts w:asciiTheme="minorHAnsi" w:hAnsiTheme="minorHAnsi" w:cstheme="minorHAnsi"/>
        </w:rPr>
        <w:t xml:space="preserve"> path can include multiple branches</w:t>
      </w:r>
      <w:r w:rsidR="00A53836" w:rsidRPr="0050063A">
        <w:rPr>
          <w:rFonts w:asciiTheme="minorHAnsi" w:hAnsiTheme="minorHAnsi" w:cstheme="minorHAnsi"/>
        </w:rPr>
        <w:t xml:space="preserve">, such as </w:t>
      </w:r>
      <w:r w:rsidR="00A53836" w:rsidRPr="0050063A">
        <w:rPr>
          <w:rFonts w:asciiTheme="minorHAnsi" w:hAnsiTheme="minorHAnsi" w:cstheme="minorHAnsi"/>
          <w:color w:val="000000"/>
          <w:kern w:val="0"/>
        </w:rPr>
        <w:t>t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he primary arbors </w:t>
      </w:r>
      <w:r w:rsidR="00970410" w:rsidRPr="0050063A">
        <w:rPr>
          <w:rFonts w:asciiTheme="minorHAnsi" w:hAnsiTheme="minorHAnsi" w:cstheme="minorHAnsi"/>
          <w:color w:val="000000"/>
          <w:kern w:val="0"/>
        </w:rPr>
        <w:t>are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 the dendrites from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neuron cell body. The secondary arbors are branches from the </w:t>
      </w:r>
      <w:r w:rsidR="00532850" w:rsidRPr="0050063A">
        <w:rPr>
          <w:rFonts w:asciiTheme="minorHAnsi" w:hAnsiTheme="minorHAnsi" w:cstheme="minorHAnsi"/>
          <w:color w:val="000000"/>
          <w:kern w:val="0"/>
        </w:rPr>
        <w:t>primary and so on</w:t>
      </w:r>
      <w:r w:rsidR="003B258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78B4" w:rsidRPr="0050063A">
        <w:rPr>
          <w:rFonts w:asciiTheme="minorHAnsi" w:hAnsiTheme="minorHAnsi" w:cstheme="minorHAnsi"/>
          <w:color w:val="000000"/>
          <w:kern w:val="0"/>
        </w:rPr>
        <w:t>with the tertiary, quaternar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3E78B4" w:rsidRPr="0050063A">
        <w:rPr>
          <w:rFonts w:asciiTheme="minorHAnsi" w:hAnsiTheme="minorHAnsi" w:cstheme="minorHAnsi"/>
          <w:color w:val="000000"/>
          <w:kern w:val="0"/>
        </w:rPr>
        <w:t xml:space="preserve"> and quinary arbors.</w:t>
      </w:r>
      <w:r w:rsidR="00E82C62" w:rsidRPr="0050063A">
        <w:rPr>
          <w:rFonts w:asciiTheme="minorHAnsi" w:hAnsiTheme="minorHAnsi" w:cstheme="minorHAnsi"/>
          <w:color w:val="000000"/>
          <w:kern w:val="0"/>
        </w:rPr>
        <w:t xml:space="preserve"> The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E82C62" w:rsidRPr="0050063A">
        <w:rPr>
          <w:rFonts w:asciiTheme="minorHAnsi" w:hAnsiTheme="minorHAnsi" w:cstheme="minorHAnsi"/>
          <w:color w:val="000000"/>
          <w:kern w:val="0"/>
        </w:rPr>
        <w:t xml:space="preserve"> of d</w:t>
      </w:r>
      <w:r w:rsidR="00851632" w:rsidRPr="0050063A">
        <w:rPr>
          <w:rFonts w:asciiTheme="minorHAnsi" w:hAnsiTheme="minorHAnsi" w:cstheme="minorHAnsi"/>
          <w:color w:val="000000"/>
          <w:kern w:val="0"/>
        </w:rPr>
        <w:t xml:space="preserve">endrite branching </w:t>
      </w:r>
      <w:proofErr w:type="gramStart"/>
      <w:r w:rsidR="00970410" w:rsidRPr="0050063A">
        <w:rPr>
          <w:rFonts w:asciiTheme="minorHAnsi" w:hAnsiTheme="minorHAnsi" w:cstheme="minorHAnsi"/>
          <w:color w:val="000000"/>
          <w:kern w:val="0"/>
        </w:rPr>
        <w:t>is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separated</w:t>
      </w:r>
      <w:proofErr w:type="gramEnd"/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depend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ing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on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level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of branches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bookmarkStart w:id="71" w:name="OLE_LINK47"/>
      <w:bookmarkStart w:id="72" w:name="OLE_LINK48"/>
      <w:r w:rsidR="00776E80" w:rsidRPr="0050063A">
        <w:rPr>
          <w:rFonts w:asciiTheme="minorHAnsi" w:hAnsiTheme="minorHAnsi" w:cstheme="minorHAnsi"/>
          <w:color w:val="000000"/>
          <w:kern w:val="0"/>
        </w:rPr>
        <w:t>For instance,</w:t>
      </w:r>
      <w:r w:rsidR="00776E80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th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>p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>rimar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% is the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 xml:space="preserve">number of branches divided by total </w:t>
      </w:r>
      <w:r w:rsidR="00AA1285" w:rsidRPr="0050063A">
        <w:rPr>
          <w:rFonts w:asciiTheme="minorHAnsi" w:hAnsiTheme="minorHAnsi" w:cstheme="minorHAnsi"/>
          <w:color w:val="000000"/>
          <w:kern w:val="0"/>
        </w:rPr>
        <w:t xml:space="preserve">number of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>branching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,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 xml:space="preserve"> and so on.</w:t>
      </w:r>
      <w:bookmarkEnd w:id="71"/>
      <w:bookmarkEnd w:id="72"/>
    </w:p>
    <w:bookmarkEnd w:id="25"/>
    <w:p w14:paraId="55CB457A" w14:textId="77777777" w:rsidR="00C035DC" w:rsidRPr="0050063A" w:rsidRDefault="00C035DC" w:rsidP="008317F6">
      <w:pPr>
        <w:widowControl/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72354AD5" w14:textId="2981CD34" w:rsidR="007D4915" w:rsidRPr="0050063A" w:rsidRDefault="00C57D0D" w:rsidP="008317F6">
      <w:pPr>
        <w:widowControl/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REPRESENTATIVE RESULTS</w:t>
      </w:r>
      <w:r w:rsidR="003A66FB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0184D4B4" w14:textId="77777777" w:rsidR="00BA44FF" w:rsidRPr="0050063A" w:rsidRDefault="00BB6958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lastRenderedPageBreak/>
        <w:t xml:space="preserve">The dendrit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Pr="0050063A">
        <w:rPr>
          <w:rFonts w:asciiTheme="minorHAnsi" w:hAnsiTheme="minorHAnsi" w:cstheme="minorHAnsi"/>
          <w:color w:val="000000"/>
          <w:kern w:val="0"/>
        </w:rPr>
        <w:t>were labeled</w:t>
      </w:r>
      <w:proofErr w:type="gramEnd"/>
      <w:r w:rsidRPr="0050063A">
        <w:rPr>
          <w:rFonts w:asciiTheme="minorHAnsi" w:hAnsiTheme="minorHAnsi" w:cstheme="minorHAnsi"/>
          <w:color w:val="000000"/>
          <w:kern w:val="0"/>
        </w:rPr>
        <w:t xml:space="preserve"> by co-overexpressing </w:t>
      </w:r>
      <w:r w:rsidR="0093719E" w:rsidRPr="0050063A">
        <w:rPr>
          <w:rFonts w:asciiTheme="minorHAnsi" w:hAnsiTheme="minorHAnsi" w:cstheme="minorHAnsi"/>
          <w:color w:val="000000"/>
          <w:kern w:val="0"/>
        </w:rPr>
        <w:t>GFP</w:t>
      </w:r>
      <w:r w:rsidR="00AC45A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(UAS-GFP;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>ppk-GAL4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)</w:t>
      </w:r>
      <w:r w:rsidR="00E82A4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in the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da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neural soma and dendritic </w:t>
      </w:r>
      <w:r w:rsidR="004F2014" w:rsidRPr="0050063A">
        <w:rPr>
          <w:rFonts w:asciiTheme="minorHAnsi" w:hAnsiTheme="minorHAnsi" w:cstheme="minorHAnsi"/>
          <w:color w:val="000000"/>
          <w:kern w:val="0"/>
        </w:rPr>
        <w:t>arbors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GFP 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 xml:space="preserve">fluorescence imaging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analysis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>. T</w:t>
      </w:r>
      <w:r w:rsidR="00253E49" w:rsidRPr="0050063A">
        <w:rPr>
          <w:rFonts w:asciiTheme="minorHAnsi" w:hAnsiTheme="minorHAnsi" w:cstheme="minorHAnsi"/>
          <w:color w:val="000000"/>
          <w:kern w:val="0"/>
        </w:rPr>
        <w:t xml:space="preserve">he </w:t>
      </w:r>
      <w:r w:rsidR="006113D3" w:rsidRPr="0050063A">
        <w:rPr>
          <w:rFonts w:asciiTheme="minorHAnsi" w:hAnsiTheme="minorHAnsi" w:cstheme="minorHAnsi"/>
          <w:color w:val="000000"/>
          <w:kern w:val="0"/>
        </w:rPr>
        <w:t xml:space="preserve">morphology of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d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>a neuron</w:t>
      </w:r>
      <w:r w:rsidR="00253E49" w:rsidRPr="0050063A">
        <w:rPr>
          <w:rFonts w:asciiTheme="minorHAnsi" w:hAnsiTheme="minorHAnsi" w:cstheme="minorHAnsi"/>
          <w:color w:val="000000"/>
          <w:kern w:val="0"/>
        </w:rPr>
        <w:t xml:space="preserve"> dendrites </w:t>
      </w:r>
      <w:proofErr w:type="gramStart"/>
      <w:r w:rsidR="00253E49" w:rsidRPr="0050063A">
        <w:rPr>
          <w:rFonts w:asciiTheme="minorHAnsi" w:hAnsiTheme="minorHAnsi" w:cstheme="minorHAnsi"/>
          <w:color w:val="000000"/>
          <w:kern w:val="0"/>
        </w:rPr>
        <w:t>was imaged</w:t>
      </w:r>
      <w:proofErr w:type="gramEnd"/>
      <w:r w:rsidR="009439E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 xml:space="preserve">by </w:t>
      </w:r>
      <w:r w:rsidRPr="0050063A">
        <w:rPr>
          <w:rFonts w:asciiTheme="minorHAnsi" w:hAnsiTheme="minorHAnsi" w:cstheme="minorHAnsi"/>
          <w:color w:val="000000"/>
          <w:kern w:val="0"/>
        </w:rPr>
        <w:t>a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n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 xml:space="preserve">inverted </w:t>
      </w:r>
      <w:r w:rsidR="00673278" w:rsidRPr="0050063A">
        <w:rPr>
          <w:rFonts w:asciiTheme="minorHAnsi" w:hAnsiTheme="minorHAnsi" w:cstheme="minorHAnsi"/>
          <w:color w:val="000000"/>
          <w:kern w:val="0"/>
        </w:rPr>
        <w:t>confocal microscope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>(</w:t>
      </w:r>
      <w:r w:rsidR="00D32FCB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8C7D3B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D32FCB" w:rsidRPr="001614EF">
        <w:rPr>
          <w:rFonts w:asciiTheme="minorHAnsi" w:hAnsiTheme="minorHAnsi" w:cstheme="minorHAnsi"/>
          <w:b/>
          <w:color w:val="000000"/>
          <w:kern w:val="0"/>
        </w:rPr>
        <w:t>2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>)</w:t>
      </w:r>
      <w:r w:rsidR="00CD5EFA" w:rsidRPr="0050063A">
        <w:rPr>
          <w:rFonts w:asciiTheme="minorHAnsi" w:hAnsiTheme="minorHAnsi" w:cstheme="minorHAnsi"/>
          <w:color w:val="000000"/>
          <w:kern w:val="0"/>
        </w:rPr>
        <w:t>.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5FE0B2AA" w14:textId="77777777" w:rsidR="001D6968" w:rsidRPr="0050063A" w:rsidRDefault="001D6968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A330338" w14:textId="0C1FB2CF" w:rsidR="00F8642B" w:rsidRPr="0050063A" w:rsidRDefault="007E0B9F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The dendrites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="00F56CEB" w:rsidRPr="0050063A">
        <w:rPr>
          <w:rFonts w:asciiTheme="minorHAnsi" w:hAnsiTheme="minorHAnsi" w:cstheme="minorHAnsi"/>
          <w:color w:val="000000"/>
          <w:kern w:val="0"/>
        </w:rPr>
        <w:t>were traced</w:t>
      </w:r>
      <w:proofErr w:type="gramEnd"/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 using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>Fiji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>ImageJ software.</w:t>
      </w:r>
      <w:r w:rsidR="003D190F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 xml:space="preserve"> file </w:t>
      </w:r>
      <w:proofErr w:type="gramStart"/>
      <w:r w:rsidR="00E40EE7" w:rsidRPr="0050063A">
        <w:rPr>
          <w:rFonts w:asciiTheme="minorHAnsi" w:hAnsiTheme="minorHAnsi" w:cstheme="minorHAnsi"/>
          <w:color w:val="000000"/>
          <w:kern w:val="0"/>
        </w:rPr>
        <w:t xml:space="preserve">was 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>used</w:t>
      </w:r>
      <w:proofErr w:type="gramEnd"/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>to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D6968" w:rsidRPr="0050063A">
        <w:rPr>
          <w:rFonts w:asciiTheme="minorHAnsi" w:hAnsiTheme="minorHAnsi" w:cstheme="minorHAnsi"/>
          <w:color w:val="000000"/>
          <w:kern w:val="0"/>
        </w:rPr>
        <w:t xml:space="preserve">estimate 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>the dendrite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D190F" w:rsidRPr="0050063A">
        <w:rPr>
          <w:rFonts w:asciiTheme="minorHAnsi" w:hAnsiTheme="minorHAnsi" w:cstheme="minorHAnsi"/>
          <w:color w:val="000000"/>
          <w:kern w:val="0"/>
        </w:rPr>
        <w:t>length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224DA3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441CB7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).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>S</w:t>
      </w:r>
      <w:r w:rsidR="008B69E9" w:rsidRPr="0050063A">
        <w:rPr>
          <w:rFonts w:asciiTheme="minorHAnsi" w:hAnsiTheme="minorHAnsi" w:cstheme="minorHAnsi"/>
          <w:color w:val="000000"/>
          <w:kern w:val="0"/>
        </w:rPr>
        <w:t xml:space="preserve">ilencing 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8B69E9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8B69E9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53836" w:rsidRPr="0050063A">
        <w:rPr>
          <w:rFonts w:asciiTheme="minorHAnsi" w:hAnsiTheme="minorHAnsi" w:cstheme="minorHAnsi"/>
          <w:color w:val="000000"/>
          <w:kern w:val="0"/>
        </w:rPr>
        <w:t xml:space="preserve">(N=21)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(</w:t>
      </w:r>
      <w:bookmarkStart w:id="73" w:name="OLE_LINK43"/>
      <w:bookmarkStart w:id="74" w:name="OLE_LINK44"/>
      <w:r w:rsidR="006B0363" w:rsidRPr="0050063A">
        <w:rPr>
          <w:rFonts w:asciiTheme="minorHAnsi" w:hAnsiTheme="minorHAnsi" w:cstheme="minorHAnsi"/>
          <w:color w:val="000000"/>
          <w:kern w:val="0"/>
        </w:rPr>
        <w:t>UAS-Sox102F</w:t>
      </w:r>
      <w:r w:rsidR="00112044" w:rsidRPr="0050063A">
        <w:rPr>
          <w:rFonts w:asciiTheme="minorHAnsi" w:hAnsiTheme="minorHAnsi" w:cstheme="minorHAnsi"/>
          <w:color w:val="000000"/>
          <w:kern w:val="0"/>
        </w:rPr>
        <w:t>-RNAi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/ppk-GAL4;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UAS-GFP</w:t>
      </w:r>
      <w:bookmarkEnd w:id="73"/>
      <w:bookmarkEnd w:id="74"/>
      <w:r w:rsidR="008B69E9" w:rsidRPr="0050063A">
        <w:rPr>
          <w:rFonts w:asciiTheme="minorHAnsi" w:hAnsiTheme="minorHAnsi" w:cstheme="minorHAnsi"/>
          <w:color w:val="000000"/>
          <w:kern w:val="0"/>
        </w:rPr>
        <w:t>) led to</w:t>
      </w:r>
      <w:r w:rsidR="00961D3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a significant </w:t>
      </w:r>
      <w:r w:rsidR="00F12FE2" w:rsidRPr="0050063A">
        <w:rPr>
          <w:rFonts w:asciiTheme="minorHAnsi" w:hAnsiTheme="minorHAnsi" w:cstheme="minorHAnsi"/>
          <w:color w:val="000000"/>
          <w:kern w:val="0"/>
        </w:rPr>
        <w:t>reduction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20572" w:rsidRPr="0050063A">
        <w:rPr>
          <w:rFonts w:asciiTheme="minorHAnsi" w:hAnsiTheme="minorHAnsi" w:cstheme="minorHAnsi"/>
          <w:color w:val="000000"/>
          <w:kern w:val="0"/>
        </w:rPr>
        <w:t xml:space="preserve">in the number of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>dendrites and</w:t>
      </w:r>
      <w:r w:rsidR="00591635" w:rsidRPr="0050063A">
        <w:rPr>
          <w:rFonts w:asciiTheme="minorHAnsi" w:hAnsiTheme="minorHAnsi" w:cstheme="minorHAnsi"/>
          <w:color w:val="000000"/>
          <w:kern w:val="0"/>
        </w:rPr>
        <w:t xml:space="preserve"> a shorter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branch</w:t>
      </w:r>
      <w:r w:rsidR="00591635" w:rsidRPr="0050063A">
        <w:rPr>
          <w:rFonts w:asciiTheme="minorHAnsi" w:hAnsiTheme="minorHAnsi" w:cstheme="minorHAnsi"/>
          <w:color w:val="000000"/>
          <w:kern w:val="0"/>
        </w:rPr>
        <w:t xml:space="preserve"> length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a 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>simpler structure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compared to controls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N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20)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(UAS-GFP; ppk-GAL4 /+) </w:t>
      </w:r>
      <w:r w:rsidR="001D6968" w:rsidRPr="0050063A">
        <w:rPr>
          <w:rFonts w:asciiTheme="minorHAnsi" w:hAnsiTheme="minorHAnsi" w:cstheme="minorHAnsi"/>
          <w:color w:val="000000"/>
          <w:kern w:val="0"/>
        </w:rPr>
        <w:t xml:space="preserve">in the third instar larva </w:t>
      </w:r>
      <w:r w:rsidR="003510DD" w:rsidRPr="0050063A">
        <w:rPr>
          <w:rFonts w:asciiTheme="minorHAnsi" w:hAnsiTheme="minorHAnsi" w:cstheme="minorHAnsi"/>
          <w:color w:val="000000"/>
          <w:kern w:val="0"/>
        </w:rPr>
        <w:t>(</w:t>
      </w:r>
      <w:r w:rsidR="003510DD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8C169B" w:rsidRPr="001614EF">
        <w:rPr>
          <w:rFonts w:asciiTheme="minorHAnsi" w:hAnsiTheme="minorHAnsi" w:cstheme="minorHAnsi"/>
          <w:b/>
          <w:color w:val="000000"/>
          <w:kern w:val="0"/>
        </w:rPr>
        <w:t>6</w:t>
      </w:r>
      <w:r w:rsidR="003510DD" w:rsidRPr="0050063A">
        <w:rPr>
          <w:rFonts w:asciiTheme="minorHAnsi" w:hAnsiTheme="minorHAnsi" w:cstheme="minorHAnsi"/>
          <w:color w:val="000000"/>
          <w:kern w:val="0"/>
        </w:rPr>
        <w:t>)</w:t>
      </w:r>
      <w:r w:rsidR="00E53D87" w:rsidRPr="0050063A">
        <w:rPr>
          <w:rFonts w:asciiTheme="minorHAnsi" w:hAnsiTheme="minorHAnsi" w:cstheme="minorHAnsi"/>
          <w:color w:val="000000"/>
          <w:kern w:val="0"/>
        </w:rPr>
        <w:t>.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Specifically, f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lies in which </w:t>
      </w:r>
      <w:r w:rsidR="001D1195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="001D1195" w:rsidRPr="0050063A">
        <w:rPr>
          <w:rFonts w:asciiTheme="minorHAnsi" w:hAnsiTheme="minorHAnsi" w:cstheme="minorHAnsi"/>
          <w:color w:val="000000"/>
          <w:kern w:val="0"/>
        </w:rPr>
        <w:t>was s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ilenc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>ed</w:t>
      </w:r>
      <w:proofErr w:type="gramEnd"/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exhibited </w:t>
      </w:r>
      <w:r w:rsidR="00F12FE2" w:rsidRPr="0050063A">
        <w:rPr>
          <w:rFonts w:asciiTheme="minorHAnsi" w:hAnsiTheme="minorHAnsi" w:cstheme="minorHAnsi"/>
          <w:color w:val="000000"/>
          <w:kern w:val="0"/>
        </w:rPr>
        <w:t>a reduction</w:t>
      </w:r>
      <w:r w:rsidR="00745B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A62CD" w:rsidRPr="0050063A">
        <w:rPr>
          <w:rFonts w:asciiTheme="minorHAnsi" w:hAnsiTheme="minorHAnsi" w:cstheme="minorHAnsi"/>
          <w:color w:val="000000"/>
          <w:kern w:val="0"/>
        </w:rPr>
        <w:t>in</w:t>
      </w:r>
      <w:r w:rsidR="00745B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average dendrite length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to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F57F1" w:rsidRPr="0050063A">
        <w:rPr>
          <w:rFonts w:asciiTheme="minorHAnsi" w:hAnsiTheme="minorHAnsi" w:cstheme="minorHAnsi"/>
          <w:color w:val="000000"/>
          <w:kern w:val="0"/>
        </w:rPr>
        <w:t>127</w:t>
      </w:r>
      <w:bookmarkStart w:id="75" w:name="OLE_LINK21"/>
      <w:bookmarkStart w:id="76" w:name="OLE_LINK22"/>
      <w:bookmarkStart w:id="77" w:name="OLE_LINK20"/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bookmarkEnd w:id="75"/>
      <w:bookmarkEnd w:id="76"/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77"/>
      <w:r w:rsidR="00D60DBC" w:rsidRPr="0050063A">
        <w:rPr>
          <w:rFonts w:asciiTheme="minorHAnsi" w:hAnsiTheme="minorHAnsi" w:cstheme="minorHAnsi"/>
          <w:color w:val="000000"/>
          <w:kern w:val="0"/>
        </w:rPr>
        <w:t>compared to</w:t>
      </w:r>
      <w:r w:rsidR="00CF3A3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F57F1" w:rsidRPr="0050063A">
        <w:rPr>
          <w:rFonts w:asciiTheme="minorHAnsi" w:hAnsiTheme="minorHAnsi" w:cstheme="minorHAnsi"/>
          <w:color w:val="000000"/>
          <w:kern w:val="0"/>
        </w:rPr>
        <w:t>249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m in controls (p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03986" w:rsidRPr="0050063A">
        <w:rPr>
          <w:rFonts w:asciiTheme="minorHAnsi" w:hAnsiTheme="minorHAnsi" w:cstheme="minorHAnsi"/>
          <w:color w:val="000000"/>
          <w:kern w:val="0"/>
        </w:rPr>
        <w:t>0.02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), and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had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a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 smaller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average arbor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surface area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 xml:space="preserve"> of 552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>476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614EF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r w:rsidR="00D60DBC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compared to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 xml:space="preserve"> 847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>571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r w:rsidR="00D60DBC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in controls (p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0.04). In addition, silencing of </w:t>
      </w:r>
      <w:r w:rsidR="00D60DBC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resulted in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BB6BA5" w:rsidRPr="0050063A">
        <w:rPr>
          <w:rFonts w:asciiTheme="minorHAnsi" w:hAnsiTheme="minorHAnsi" w:cstheme="minorHAnsi"/>
          <w:color w:val="000000"/>
          <w:kern w:val="0"/>
        </w:rPr>
        <w:t xml:space="preserve">smaller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number of branches and 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5904BC" w:rsidRPr="0050063A">
        <w:rPr>
          <w:rFonts w:asciiTheme="minorHAnsi" w:hAnsiTheme="minorHAnsi" w:cstheme="minorHAnsi"/>
          <w:color w:val="000000"/>
          <w:kern w:val="0"/>
        </w:rPr>
        <w:t>simpler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branching structure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>of arbor</w:t>
      </w:r>
      <w:r w:rsidR="004F71C8" w:rsidRPr="0050063A">
        <w:rPr>
          <w:rFonts w:asciiTheme="minorHAnsi" w:hAnsiTheme="minorHAnsi" w:cstheme="minorHAnsi"/>
          <w:color w:val="000000"/>
          <w:kern w:val="0"/>
        </w:rPr>
        <w:t>s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 with total branches of </w:t>
      </w:r>
      <w:r w:rsidR="001A5EC3" w:rsidRPr="0050063A">
        <w:rPr>
          <w:rFonts w:asciiTheme="minorHAnsi" w:hAnsiTheme="minorHAnsi" w:cstheme="minorHAnsi"/>
          <w:color w:val="000000"/>
          <w:kern w:val="0"/>
        </w:rPr>
        <w:t>17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17.3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±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B04E0B">
        <w:rPr>
          <w:rFonts w:asciiTheme="minorHAnsi" w:hAnsiTheme="minorHAnsi"/>
          <w:color w:val="000000"/>
          <w:kern w:val="0"/>
        </w:rPr>
        <w:t>6.7)</w:t>
      </w:r>
      <w:r w:rsidR="00F756BA" w:rsidRPr="00B04E0B">
        <w:rPr>
          <w:rFonts w:asciiTheme="minorHAnsi" w:hAnsiTheme="minorHAnsi"/>
          <w:color w:val="000000"/>
          <w:kern w:val="0"/>
        </w:rPr>
        <w:t>,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compared 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28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28.4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±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B04E0B">
        <w:rPr>
          <w:rFonts w:asciiTheme="minorHAnsi" w:hAnsiTheme="minorHAnsi"/>
          <w:color w:val="000000"/>
          <w:kern w:val="0"/>
        </w:rPr>
        <w:t>9.5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)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>in control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s (p </w:t>
      </w:r>
      <w:r w:rsidR="00A926D6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A5EC3" w:rsidRPr="0050063A">
        <w:rPr>
          <w:rFonts w:asciiTheme="minorHAnsi" w:hAnsiTheme="minorHAnsi" w:cstheme="minorHAnsi"/>
          <w:color w:val="000000"/>
          <w:kern w:val="0"/>
        </w:rPr>
        <w:t>0.0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>4</w:t>
      </w:r>
      <w:r w:rsidR="00BA44FF" w:rsidRPr="0050063A">
        <w:rPr>
          <w:rFonts w:asciiTheme="minorHAnsi" w:hAnsiTheme="minorHAnsi" w:cstheme="minorHAnsi"/>
          <w:color w:val="000000"/>
          <w:kern w:val="0"/>
        </w:rPr>
        <w:t>)</w:t>
      </w:r>
      <w:r w:rsidR="00A85B19" w:rsidRPr="0050063A">
        <w:rPr>
          <w:rFonts w:asciiTheme="minorHAnsi" w:hAnsiTheme="minorHAnsi" w:cstheme="minorHAnsi"/>
          <w:color w:val="000000"/>
          <w:kern w:val="0"/>
        </w:rPr>
        <w:t>.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Student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t-test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s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proofErr w:type="gramStart"/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were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performed</w:t>
      </w:r>
      <w:proofErr w:type="gramEnd"/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to compare the differences between the groups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 xml:space="preserve">significance level was set to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0.0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>5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br/>
      </w:r>
    </w:p>
    <w:p w14:paraId="220F4A05" w14:textId="5EC69D67" w:rsidR="000D7ED7" w:rsidRPr="0050063A" w:rsidRDefault="000D7ED7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LEGENDS</w:t>
      </w:r>
      <w:r w:rsidR="00F756BA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3F977104" w14:textId="77777777" w:rsidR="001D6968" w:rsidRPr="0050063A" w:rsidRDefault="001D6968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2FD78012" w14:textId="18F3B2A4" w:rsidR="000D7ED7" w:rsidRPr="0050063A" w:rsidRDefault="000D7ED7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1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: </w:t>
      </w:r>
      <w:r w:rsidRPr="0050063A">
        <w:rPr>
          <w:rFonts w:asciiTheme="minorHAnsi" w:hAnsiTheme="minorHAnsi" w:cstheme="minorHAnsi"/>
          <w:b/>
          <w:color w:val="000000"/>
        </w:rPr>
        <w:t xml:space="preserve">Schematics of dendrite analysis parameters of </w:t>
      </w:r>
      <w:r w:rsidRPr="0050063A">
        <w:rPr>
          <w:rFonts w:asciiTheme="minorHAnsi" w:hAnsiTheme="minorHAnsi" w:cstheme="minorHAnsi"/>
          <w:b/>
          <w:i/>
          <w:color w:val="000000"/>
        </w:rPr>
        <w:t>Drosophila</w:t>
      </w:r>
      <w:r w:rsidRPr="0050063A">
        <w:rPr>
          <w:rFonts w:asciiTheme="minorHAnsi" w:hAnsiTheme="minorHAnsi" w:cstheme="minorHAnsi"/>
          <w:b/>
          <w:color w:val="000000"/>
        </w:rPr>
        <w:t xml:space="preserve"> </w:t>
      </w:r>
      <w:r w:rsidR="00DA1AA8" w:rsidRPr="0050063A">
        <w:rPr>
          <w:rFonts w:asciiTheme="minorHAnsi" w:hAnsiTheme="minorHAnsi" w:cstheme="minorHAnsi"/>
          <w:b/>
          <w:color w:val="000000"/>
        </w:rPr>
        <w:t>da</w:t>
      </w:r>
      <w:r w:rsidR="00445C30" w:rsidRPr="0050063A">
        <w:rPr>
          <w:rFonts w:asciiTheme="minorHAnsi" w:hAnsiTheme="minorHAnsi" w:cstheme="minorHAnsi"/>
          <w:b/>
          <w:color w:val="000000"/>
        </w:rPr>
        <w:t xml:space="preserve"> neuron</w:t>
      </w:r>
      <w:r w:rsidRPr="0050063A">
        <w:rPr>
          <w:rFonts w:asciiTheme="minorHAnsi" w:hAnsiTheme="minorHAnsi" w:cstheme="minorHAnsi"/>
          <w:b/>
          <w:color w:val="000000"/>
        </w:rPr>
        <w:t>.</w:t>
      </w:r>
      <w:r w:rsidR="00016FC9" w:rsidRPr="0050063A">
        <w:rPr>
          <w:rFonts w:asciiTheme="minorHAnsi" w:eastAsiaTheme="minorEastAsia" w:hAnsiTheme="minorHAnsi" w:cstheme="minorHAnsi"/>
          <w:color w:val="000000" w:themeColor="text1"/>
          <w:kern w:val="24"/>
        </w:rPr>
        <w:t xml:space="preserve"> </w:t>
      </w:r>
      <w:r w:rsidR="00684B36" w:rsidRPr="0050063A">
        <w:rPr>
          <w:rFonts w:asciiTheme="minorHAnsi" w:eastAsiaTheme="minorEastAsia" w:hAnsiTheme="minorHAnsi" w:cstheme="minorHAnsi"/>
          <w:color w:val="000000" w:themeColor="text1"/>
          <w:kern w:val="24"/>
        </w:rPr>
        <w:t xml:space="preserve">Panel </w:t>
      </w:r>
      <w:r w:rsidR="009D1B95" w:rsidRPr="0050063A">
        <w:rPr>
          <w:rFonts w:asciiTheme="minorHAnsi" w:hAnsiTheme="minorHAnsi" w:cstheme="minorHAnsi"/>
          <w:b/>
          <w:color w:val="000000"/>
        </w:rPr>
        <w:t xml:space="preserve">(A) </w:t>
      </w:r>
      <w:r w:rsidR="00016FC9" w:rsidRPr="0050063A">
        <w:rPr>
          <w:rFonts w:asciiTheme="minorHAnsi" w:hAnsiTheme="minorHAnsi" w:cstheme="minorHAnsi"/>
          <w:color w:val="000000"/>
        </w:rPr>
        <w:t xml:space="preserve">is the original </w:t>
      </w:r>
      <w:r w:rsidR="007E7F2E" w:rsidRPr="0050063A">
        <w:rPr>
          <w:rFonts w:asciiTheme="minorHAnsi" w:hAnsiTheme="minorHAnsi" w:cstheme="minorHAnsi"/>
          <w:color w:val="000000"/>
        </w:rPr>
        <w:t xml:space="preserve">image of a </w:t>
      </w:r>
      <w:r w:rsidR="00016FC9" w:rsidRPr="0050063A">
        <w:rPr>
          <w:rFonts w:asciiTheme="minorHAnsi" w:hAnsiTheme="minorHAnsi" w:cstheme="minorHAnsi"/>
          <w:color w:val="000000"/>
        </w:rPr>
        <w:t>da neuron</w:t>
      </w:r>
      <w:r w:rsidR="00684B36" w:rsidRPr="0050063A">
        <w:rPr>
          <w:rFonts w:asciiTheme="minorHAnsi" w:hAnsiTheme="minorHAnsi" w:cstheme="minorHAnsi"/>
          <w:color w:val="000000"/>
        </w:rPr>
        <w:t xml:space="preserve">. </w:t>
      </w:r>
      <w:r w:rsidR="00016FC9" w:rsidRPr="0050063A">
        <w:rPr>
          <w:rFonts w:asciiTheme="minorHAnsi" w:hAnsiTheme="minorHAnsi" w:cstheme="minorHAnsi"/>
          <w:b/>
          <w:color w:val="000000"/>
        </w:rPr>
        <w:t xml:space="preserve">(B) </w:t>
      </w:r>
      <w:r w:rsidR="00DD0E23" w:rsidRPr="0050063A">
        <w:rPr>
          <w:rFonts w:asciiTheme="minorHAnsi" w:hAnsiTheme="minorHAnsi" w:cstheme="minorHAnsi"/>
          <w:color w:val="000000"/>
        </w:rPr>
        <w:t>Dendrite</w:t>
      </w:r>
      <w:r w:rsidRPr="0050063A">
        <w:rPr>
          <w:rFonts w:asciiTheme="minorHAnsi" w:hAnsiTheme="minorHAnsi" w:cstheme="minorHAnsi"/>
          <w:color w:val="000000"/>
        </w:rPr>
        <w:t xml:space="preserve"> length was the </w:t>
      </w:r>
      <w:r w:rsidR="00E23AB7" w:rsidRPr="0050063A">
        <w:rPr>
          <w:rFonts w:asciiTheme="minorHAnsi" w:hAnsiTheme="minorHAnsi" w:cstheme="minorHAnsi"/>
          <w:color w:val="000000"/>
        </w:rPr>
        <w:t>average</w:t>
      </w:r>
      <w:r w:rsidRPr="0050063A">
        <w:rPr>
          <w:rFonts w:asciiTheme="minorHAnsi" w:hAnsiTheme="minorHAnsi" w:cstheme="minorHAnsi"/>
          <w:color w:val="000000"/>
        </w:rPr>
        <w:t xml:space="preserve"> of all dendrite lengths</w:t>
      </w:r>
      <w:r w:rsidR="007E7F2E" w:rsidRPr="0050063A">
        <w:rPr>
          <w:rFonts w:asciiTheme="minorHAnsi" w:hAnsiTheme="minorHAnsi" w:cstheme="minorHAnsi"/>
          <w:color w:val="000000"/>
        </w:rPr>
        <w:t xml:space="preserve"> in all measured da neuron</w:t>
      </w:r>
      <w:r w:rsidR="00F756BA" w:rsidRPr="0050063A">
        <w:rPr>
          <w:rFonts w:asciiTheme="minorHAnsi" w:hAnsiTheme="minorHAnsi" w:cstheme="minorHAnsi"/>
          <w:color w:val="000000"/>
        </w:rPr>
        <w:t>s</w:t>
      </w:r>
      <w:r w:rsidRPr="0050063A">
        <w:rPr>
          <w:rFonts w:asciiTheme="minorHAnsi" w:hAnsiTheme="minorHAnsi" w:cstheme="minorHAnsi"/>
          <w:color w:val="000000"/>
        </w:rPr>
        <w:t xml:space="preserve">. </w:t>
      </w:r>
      <w:r w:rsidRPr="0050063A">
        <w:rPr>
          <w:rFonts w:asciiTheme="minorHAnsi" w:hAnsiTheme="minorHAnsi" w:cstheme="minorHAnsi"/>
          <w:b/>
          <w:color w:val="000000"/>
        </w:rPr>
        <w:t>(</w:t>
      </w:r>
      <w:r w:rsidR="009D1B95" w:rsidRPr="0050063A">
        <w:rPr>
          <w:rFonts w:asciiTheme="minorHAnsi" w:hAnsiTheme="minorHAnsi" w:cstheme="minorHAnsi"/>
          <w:b/>
          <w:color w:val="000000"/>
        </w:rPr>
        <w:t>C</w:t>
      </w:r>
      <w:r w:rsidRPr="0050063A">
        <w:rPr>
          <w:rFonts w:asciiTheme="minorHAnsi" w:hAnsiTheme="minorHAnsi" w:cstheme="minorHAnsi"/>
          <w:b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proofErr w:type="gramStart"/>
      <w:r w:rsidRPr="0050063A">
        <w:rPr>
          <w:rFonts w:asciiTheme="minorHAnsi" w:hAnsiTheme="minorHAnsi" w:cstheme="minorHAnsi"/>
          <w:color w:val="000000"/>
        </w:rPr>
        <w:t xml:space="preserve">The surface area of </w:t>
      </w:r>
      <w:r w:rsidR="00DA1AA8" w:rsidRPr="0050063A">
        <w:rPr>
          <w:rFonts w:asciiTheme="minorHAnsi" w:hAnsiTheme="minorHAnsi" w:cstheme="minorHAnsi"/>
          <w:color w:val="000000"/>
        </w:rPr>
        <w:t>da</w:t>
      </w:r>
      <w:r w:rsidR="00445C30" w:rsidRPr="0050063A">
        <w:rPr>
          <w:rFonts w:asciiTheme="minorHAnsi" w:hAnsiTheme="minorHAnsi" w:cstheme="minorHAnsi"/>
          <w:color w:val="000000"/>
        </w:rPr>
        <w:t xml:space="preserve"> neuron</w:t>
      </w:r>
      <w:r w:rsidR="00714C2E" w:rsidRPr="0050063A">
        <w:rPr>
          <w:rFonts w:asciiTheme="minorHAnsi" w:hAnsiTheme="minorHAnsi" w:cstheme="minorHAnsi"/>
          <w:color w:val="000000"/>
        </w:rPr>
        <w:t xml:space="preserve"> dendrite was</w:t>
      </w:r>
      <w:r w:rsidRPr="0050063A">
        <w:rPr>
          <w:rFonts w:asciiTheme="minorHAnsi" w:hAnsiTheme="minorHAnsi" w:cstheme="minorHAnsi"/>
          <w:color w:val="000000"/>
        </w:rPr>
        <w:t xml:space="preserve"> manually defined by the ImageJ freehand tool</w:t>
      </w:r>
      <w:proofErr w:type="gramEnd"/>
      <w:r w:rsidRPr="0050063A">
        <w:rPr>
          <w:rFonts w:asciiTheme="minorHAnsi" w:hAnsiTheme="minorHAnsi" w:cstheme="minorHAnsi"/>
          <w:color w:val="000000"/>
        </w:rPr>
        <w:t xml:space="preserve">. </w:t>
      </w:r>
      <w:r w:rsidRPr="0050063A">
        <w:rPr>
          <w:rFonts w:asciiTheme="minorHAnsi" w:hAnsiTheme="minorHAnsi" w:cstheme="minorHAnsi"/>
          <w:b/>
          <w:color w:val="000000"/>
        </w:rPr>
        <w:t>(</w:t>
      </w:r>
      <w:r w:rsidR="00A66786" w:rsidRPr="0050063A">
        <w:rPr>
          <w:rFonts w:asciiTheme="minorHAnsi" w:hAnsiTheme="minorHAnsi" w:cstheme="minorHAnsi"/>
          <w:b/>
          <w:color w:val="000000"/>
        </w:rPr>
        <w:t>D</w:t>
      </w:r>
      <w:r w:rsidRPr="0050063A">
        <w:rPr>
          <w:rFonts w:asciiTheme="minorHAnsi" w:hAnsiTheme="minorHAnsi" w:cstheme="minorHAnsi"/>
          <w:b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</w:rPr>
        <w:t xml:space="preserve">This </w:t>
      </w:r>
      <w:r w:rsidRPr="0050063A">
        <w:rPr>
          <w:rFonts w:asciiTheme="minorHAnsi" w:hAnsiTheme="minorHAnsi" w:cstheme="minorHAnsi"/>
          <w:color w:val="000000"/>
        </w:rPr>
        <w:t xml:space="preserve">schematic shows how to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count the total number of branches and analyze branching structure of 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</w:t>
      </w:r>
      <w:r w:rsidRPr="0050063A">
        <w:rPr>
          <w:rFonts w:asciiTheme="minorHAnsi" w:hAnsiTheme="minorHAnsi" w:cstheme="minorHAnsi"/>
          <w:color w:val="000000"/>
        </w:rPr>
        <w:t>.</w:t>
      </w:r>
      <w:r w:rsidR="00F756BA" w:rsidRPr="0050063A">
        <w:rPr>
          <w:rFonts w:asciiTheme="minorHAnsi" w:hAnsiTheme="minorHAnsi" w:cstheme="minorHAnsi"/>
          <w:color w:val="000000"/>
        </w:rPr>
        <w:t xml:space="preserve"> </w:t>
      </w:r>
      <w:r w:rsidR="00D31CE4" w:rsidRPr="0050063A">
        <w:rPr>
          <w:rFonts w:asciiTheme="minorHAnsi" w:hAnsiTheme="minorHAnsi" w:cstheme="minorHAnsi"/>
          <w:color w:val="000000"/>
        </w:rPr>
        <w:t>1</w:t>
      </w:r>
      <w:r w:rsidR="0071564B">
        <w:rPr>
          <w:rFonts w:asciiTheme="minorHAnsi" w:hAnsiTheme="minorHAnsi" w:cstheme="minorHAnsi"/>
          <w:color w:val="000000"/>
        </w:rPr>
        <w:t>:</w:t>
      </w:r>
      <w:r w:rsidR="00D31CE4" w:rsidRPr="0050063A">
        <w:rPr>
          <w:rFonts w:asciiTheme="minorHAnsi" w:hAnsiTheme="minorHAnsi" w:cstheme="minorHAnsi"/>
          <w:color w:val="000000"/>
        </w:rPr>
        <w:t xml:space="preserve"> Primary arbor. 2</w:t>
      </w:r>
      <w:r w:rsidR="0071564B">
        <w:rPr>
          <w:rFonts w:asciiTheme="minorHAnsi" w:hAnsiTheme="minorHAnsi" w:cstheme="minorHAnsi"/>
          <w:color w:val="000000"/>
        </w:rPr>
        <w:t>:</w:t>
      </w:r>
      <w:r w:rsidR="00D31CE4" w:rsidRPr="0050063A">
        <w:rPr>
          <w:rFonts w:asciiTheme="minorHAnsi" w:hAnsiTheme="minorHAnsi" w:cstheme="minorHAnsi"/>
          <w:color w:val="000000"/>
        </w:rPr>
        <w:t xml:space="preserve"> Secondary arbor. 3</w:t>
      </w:r>
      <w:r w:rsidR="0071564B">
        <w:rPr>
          <w:rFonts w:asciiTheme="minorHAnsi" w:hAnsiTheme="minorHAnsi" w:cstheme="minorHAnsi"/>
          <w:color w:val="000000"/>
        </w:rPr>
        <w:t>:</w:t>
      </w:r>
      <w:r w:rsidR="00D31CE4" w:rsidRPr="0050063A">
        <w:rPr>
          <w:rFonts w:asciiTheme="minorHAnsi" w:hAnsiTheme="minorHAnsi" w:cstheme="minorHAnsi"/>
          <w:color w:val="000000"/>
        </w:rPr>
        <w:t xml:space="preserve"> </w:t>
      </w:r>
      <w:r w:rsidR="00CD4563" w:rsidRPr="0050063A">
        <w:rPr>
          <w:rFonts w:asciiTheme="minorHAnsi" w:hAnsiTheme="minorHAnsi" w:cstheme="minorHAnsi"/>
          <w:color w:val="000000"/>
          <w:kern w:val="0"/>
        </w:rPr>
        <w:t>Tertiary arbo</w:t>
      </w:r>
      <w:r w:rsidR="00977207" w:rsidRPr="0050063A">
        <w:rPr>
          <w:rFonts w:asciiTheme="minorHAnsi" w:hAnsiTheme="minorHAnsi" w:cstheme="minorHAnsi"/>
          <w:color w:val="000000"/>
          <w:kern w:val="0"/>
        </w:rPr>
        <w:t>r</w:t>
      </w:r>
      <w:r w:rsidR="00CD4563" w:rsidRPr="0050063A">
        <w:rPr>
          <w:rFonts w:asciiTheme="minorHAnsi" w:hAnsiTheme="minorHAnsi" w:cstheme="minorHAnsi"/>
          <w:color w:val="000000"/>
          <w:kern w:val="0"/>
        </w:rPr>
        <w:t>. 4</w:t>
      </w:r>
      <w:r w:rsidR="0071564B">
        <w:rPr>
          <w:rFonts w:asciiTheme="minorHAnsi" w:hAnsiTheme="minorHAnsi" w:cstheme="minorHAnsi"/>
          <w:color w:val="000000"/>
          <w:kern w:val="0"/>
        </w:rPr>
        <w:t>:</w:t>
      </w:r>
      <w:r w:rsidR="00CD4563" w:rsidRPr="0050063A">
        <w:rPr>
          <w:rFonts w:asciiTheme="minorHAnsi" w:hAnsiTheme="minorHAnsi" w:cstheme="minorHAnsi"/>
          <w:color w:val="000000"/>
          <w:kern w:val="0"/>
        </w:rPr>
        <w:t xml:space="preserve"> Quaternary arbor.</w:t>
      </w:r>
    </w:p>
    <w:p w14:paraId="7958EF4E" w14:textId="77777777" w:rsidR="00DD0E23" w:rsidRPr="0050063A" w:rsidRDefault="00DD0E23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63E16916" w14:textId="3B3F9EC7" w:rsidR="000D7ED7" w:rsidRPr="0050063A" w:rsidRDefault="000D7ED7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b/>
          <w:color w:val="000000"/>
        </w:rPr>
        <w:t xml:space="preserve">Figure 2: Representative tracing of the dendrites of a </w:t>
      </w:r>
      <w:r w:rsidR="0072595B" w:rsidRPr="0050063A">
        <w:rPr>
          <w:rFonts w:asciiTheme="minorHAnsi" w:hAnsiTheme="minorHAnsi" w:cstheme="minorHAnsi"/>
          <w:b/>
          <w:color w:val="000000"/>
        </w:rPr>
        <w:t>d</w:t>
      </w:r>
      <w:r w:rsidR="00445C30" w:rsidRPr="0050063A">
        <w:rPr>
          <w:rFonts w:asciiTheme="minorHAnsi" w:hAnsiTheme="minorHAnsi" w:cstheme="minorHAnsi"/>
          <w:b/>
          <w:color w:val="000000"/>
        </w:rPr>
        <w:t>a neuron</w:t>
      </w:r>
      <w:r w:rsidRPr="0050063A">
        <w:rPr>
          <w:rFonts w:asciiTheme="minorHAnsi" w:hAnsiTheme="minorHAnsi" w:cstheme="minorHAnsi"/>
          <w:b/>
          <w:color w:val="000000"/>
        </w:rPr>
        <w:t xml:space="preserve">. </w:t>
      </w:r>
      <w:r w:rsidRPr="0050063A">
        <w:rPr>
          <w:rFonts w:asciiTheme="minorHAnsi" w:hAnsiTheme="minorHAnsi" w:cstheme="minorHAnsi"/>
          <w:color w:val="000000"/>
        </w:rPr>
        <w:t xml:space="preserve">A </w:t>
      </w:r>
      <w:r w:rsidR="0072595B" w:rsidRPr="0050063A">
        <w:rPr>
          <w:rFonts w:asciiTheme="minorHAnsi" w:hAnsiTheme="minorHAnsi" w:cstheme="minorHAnsi"/>
          <w:color w:val="000000"/>
        </w:rPr>
        <w:t>d</w:t>
      </w:r>
      <w:r w:rsidR="00445C30" w:rsidRPr="0050063A">
        <w:rPr>
          <w:rFonts w:asciiTheme="minorHAnsi" w:hAnsiTheme="minorHAnsi" w:cstheme="minorHAnsi"/>
          <w:color w:val="000000"/>
        </w:rPr>
        <w:t>a neuron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proofErr w:type="gramStart"/>
      <w:r w:rsidRPr="0050063A">
        <w:rPr>
          <w:rFonts w:asciiTheme="minorHAnsi" w:hAnsiTheme="minorHAnsi" w:cstheme="minorHAnsi"/>
          <w:color w:val="000000"/>
        </w:rPr>
        <w:t>was imaged</w:t>
      </w:r>
      <w:proofErr w:type="gramEnd"/>
      <w:r w:rsidRPr="0050063A">
        <w:rPr>
          <w:rFonts w:asciiTheme="minorHAnsi" w:hAnsiTheme="minorHAnsi" w:cstheme="minorHAnsi"/>
          <w:color w:val="000000"/>
        </w:rPr>
        <w:t xml:space="preserve"> </w:t>
      </w:r>
      <w:r w:rsidR="001668FD" w:rsidRPr="0050063A">
        <w:rPr>
          <w:rFonts w:asciiTheme="minorHAnsi" w:hAnsiTheme="minorHAnsi" w:cstheme="minorHAnsi"/>
          <w:color w:val="000000"/>
        </w:rPr>
        <w:t xml:space="preserve">with a </w:t>
      </w:r>
      <w:r w:rsidRPr="0050063A">
        <w:rPr>
          <w:rFonts w:asciiTheme="minorHAnsi" w:hAnsiTheme="minorHAnsi" w:cstheme="minorHAnsi"/>
          <w:color w:val="000000"/>
        </w:rPr>
        <w:t xml:space="preserve">confocal fluorescence microscope system. </w:t>
      </w:r>
      <w:r w:rsidRPr="0050063A">
        <w:rPr>
          <w:rFonts w:asciiTheme="minorHAnsi" w:hAnsiTheme="minorHAnsi" w:cstheme="minorHAnsi"/>
          <w:b/>
          <w:color w:val="000000"/>
        </w:rPr>
        <w:t>(A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5964A2">
        <w:rPr>
          <w:rFonts w:asciiTheme="minorHAnsi" w:hAnsiTheme="minorHAnsi" w:cstheme="minorHAnsi"/>
          <w:color w:val="000000"/>
        </w:rPr>
        <w:t>The f</w:t>
      </w:r>
      <w:r w:rsidR="005964A2" w:rsidRPr="0050063A">
        <w:rPr>
          <w:rFonts w:asciiTheme="minorHAnsi" w:hAnsiTheme="minorHAnsi" w:cstheme="minorHAnsi"/>
          <w:color w:val="000000"/>
        </w:rPr>
        <w:t>irst</w:t>
      </w:r>
      <w:r w:rsidR="005964A2" w:rsidRPr="0050063A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color w:val="000000"/>
        </w:rPr>
        <w:t xml:space="preserve">tracing </w:t>
      </w:r>
      <w:r w:rsidR="005964A2">
        <w:rPr>
          <w:rFonts w:asciiTheme="minorHAnsi" w:hAnsiTheme="minorHAnsi" w:cstheme="minorHAnsi"/>
          <w:color w:val="000000"/>
        </w:rPr>
        <w:t xml:space="preserve">was </w:t>
      </w:r>
      <w:r w:rsidRPr="0050063A">
        <w:rPr>
          <w:rFonts w:asciiTheme="minorHAnsi" w:hAnsiTheme="minorHAnsi" w:cstheme="minorHAnsi"/>
          <w:color w:val="000000"/>
        </w:rPr>
        <w:t xml:space="preserve">created with a start point from the cell body and the </w:t>
      </w:r>
      <w:proofErr w:type="gramStart"/>
      <w:r w:rsidRPr="0050063A">
        <w:rPr>
          <w:rFonts w:asciiTheme="minorHAnsi" w:hAnsiTheme="minorHAnsi" w:cstheme="minorHAnsi"/>
          <w:color w:val="000000"/>
        </w:rPr>
        <w:t>en</w:t>
      </w:r>
      <w:r w:rsidR="001668FD" w:rsidRPr="0050063A">
        <w:rPr>
          <w:rFonts w:asciiTheme="minorHAnsi" w:hAnsiTheme="minorHAnsi" w:cstheme="minorHAnsi"/>
          <w:color w:val="000000"/>
        </w:rPr>
        <w:t>d point</w:t>
      </w:r>
      <w:proofErr w:type="gramEnd"/>
      <w:r w:rsidR="001668FD" w:rsidRPr="0050063A">
        <w:rPr>
          <w:rFonts w:asciiTheme="minorHAnsi" w:hAnsiTheme="minorHAnsi" w:cstheme="minorHAnsi"/>
          <w:color w:val="000000"/>
        </w:rPr>
        <w:t xml:space="preserve"> of a dendrite by using </w:t>
      </w:r>
      <w:r w:rsidR="00F01AC4">
        <w:rPr>
          <w:rFonts w:asciiTheme="minorHAnsi" w:hAnsiTheme="minorHAnsi" w:cstheme="minorHAnsi"/>
          <w:color w:val="000000"/>
        </w:rPr>
        <w:t>the</w:t>
      </w:r>
      <w:r w:rsidRPr="0050063A">
        <w:rPr>
          <w:rFonts w:asciiTheme="minorHAnsi" w:hAnsiTheme="minorHAnsi" w:cstheme="minorHAnsi"/>
          <w:color w:val="000000"/>
        </w:rPr>
        <w:t xml:space="preserve"> plugin/segmentation</w:t>
      </w:r>
      <w:r w:rsidR="00F01AC4">
        <w:rPr>
          <w:rFonts w:asciiTheme="minorHAnsi" w:hAnsiTheme="minorHAnsi" w:cstheme="minorHAnsi"/>
          <w:color w:val="000000"/>
        </w:rPr>
        <w:t xml:space="preserve"> tool</w:t>
      </w:r>
      <w:r w:rsidRPr="0050063A">
        <w:rPr>
          <w:rFonts w:asciiTheme="minorHAnsi" w:hAnsiTheme="minorHAnsi" w:cstheme="minorHAnsi"/>
          <w:color w:val="000000"/>
        </w:rPr>
        <w:t xml:space="preserve">. The blue line </w:t>
      </w:r>
      <w:r w:rsidR="004F3C6C" w:rsidRPr="001614EF">
        <w:rPr>
          <w:rStyle w:val="CommentReference"/>
          <w:rFonts w:asciiTheme="minorHAnsi" w:hAnsiTheme="minorHAnsi" w:cstheme="minorHAnsi"/>
          <w:sz w:val="24"/>
          <w:szCs w:val="24"/>
        </w:rPr>
        <w:t xml:space="preserve">(white arrow) </w:t>
      </w:r>
      <w:r w:rsidRPr="0050063A">
        <w:rPr>
          <w:rFonts w:asciiTheme="minorHAnsi" w:hAnsiTheme="minorHAnsi" w:cstheme="minorHAnsi"/>
          <w:color w:val="000000"/>
        </w:rPr>
        <w:t xml:space="preserve">represents the path defined. After clicking “Yes” (red arrow), the line </w:t>
      </w:r>
      <w:r w:rsidR="00F756BA" w:rsidRPr="0050063A">
        <w:rPr>
          <w:rFonts w:asciiTheme="minorHAnsi" w:hAnsiTheme="minorHAnsi" w:cstheme="minorHAnsi"/>
          <w:color w:val="000000"/>
        </w:rPr>
        <w:t xml:space="preserve">changes color </w:t>
      </w:r>
      <w:r w:rsidRPr="0050063A">
        <w:rPr>
          <w:rFonts w:asciiTheme="minorHAnsi" w:hAnsiTheme="minorHAnsi" w:cstheme="minorHAnsi"/>
          <w:color w:val="000000"/>
        </w:rPr>
        <w:t>from blue to red</w:t>
      </w:r>
      <w:r w:rsidR="00013680" w:rsidRPr="0050063A">
        <w:rPr>
          <w:rFonts w:asciiTheme="minorHAnsi" w:hAnsiTheme="minorHAnsi" w:cstheme="minorHAnsi"/>
          <w:color w:val="000000"/>
        </w:rPr>
        <w:t>.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b/>
          <w:color w:val="000000"/>
        </w:rPr>
        <w:t>(B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013680" w:rsidRPr="0050063A">
        <w:rPr>
          <w:rFonts w:asciiTheme="minorHAnsi" w:hAnsiTheme="minorHAnsi" w:cstheme="minorHAnsi"/>
          <w:color w:val="000000"/>
        </w:rPr>
        <w:t>Clicking on “Finish Path” it will appear</w:t>
      </w:r>
      <w:r w:rsidRPr="0050063A">
        <w:rPr>
          <w:rFonts w:asciiTheme="minorHAnsi" w:hAnsiTheme="minorHAnsi" w:cstheme="minorHAnsi"/>
          <w:color w:val="000000"/>
        </w:rPr>
        <w:t xml:space="preserve"> purple </w:t>
      </w:r>
      <w:r w:rsidRPr="0050063A">
        <w:rPr>
          <w:rFonts w:asciiTheme="minorHAnsi" w:hAnsiTheme="minorHAnsi" w:cstheme="minorHAnsi"/>
          <w:b/>
          <w:color w:val="000000"/>
        </w:rPr>
        <w:t>(C)</w:t>
      </w:r>
      <w:r w:rsidRPr="0050063A">
        <w:rPr>
          <w:rFonts w:asciiTheme="minorHAnsi" w:hAnsiTheme="minorHAnsi" w:cstheme="minorHAnsi"/>
          <w:color w:val="000000"/>
        </w:rPr>
        <w:t>.</w:t>
      </w:r>
      <w:r w:rsidRPr="0050063A">
        <w:rPr>
          <w:rFonts w:asciiTheme="minorHAnsi" w:hAnsiTheme="minorHAnsi" w:cstheme="minorHAnsi"/>
          <w:b/>
          <w:color w:val="000000"/>
        </w:rPr>
        <w:t xml:space="preserve"> (A-C)</w:t>
      </w:r>
      <w:r w:rsidR="002F5D92" w:rsidRPr="0050063A">
        <w:rPr>
          <w:rFonts w:asciiTheme="minorHAnsi" w:hAnsiTheme="minorHAnsi" w:cstheme="minorHAnsi"/>
          <w:color w:val="000000"/>
        </w:rPr>
        <w:t xml:space="preserve"> </w:t>
      </w:r>
      <w:r w:rsidR="001668FD" w:rsidRPr="0050063A">
        <w:rPr>
          <w:rFonts w:asciiTheme="minorHAnsi" w:hAnsiTheme="minorHAnsi" w:cstheme="minorHAnsi"/>
          <w:color w:val="000000"/>
        </w:rPr>
        <w:t>Shows</w:t>
      </w:r>
      <w:r w:rsidR="002B3E9C" w:rsidRPr="0050063A">
        <w:rPr>
          <w:rFonts w:asciiTheme="minorHAnsi" w:hAnsiTheme="minorHAnsi" w:cstheme="minorHAnsi"/>
          <w:color w:val="000000"/>
        </w:rPr>
        <w:t xml:space="preserve"> t</w:t>
      </w:r>
      <w:r w:rsidRPr="0050063A">
        <w:rPr>
          <w:rFonts w:asciiTheme="minorHAnsi" w:hAnsiTheme="minorHAnsi" w:cstheme="minorHAnsi"/>
          <w:color w:val="000000"/>
        </w:rPr>
        <w:t>he process of tracing a single dendrite</w:t>
      </w:r>
      <w:r w:rsidR="00F756BA" w:rsidRPr="0050063A">
        <w:rPr>
          <w:rFonts w:asciiTheme="minorHAnsi" w:hAnsiTheme="minorHAnsi" w:cstheme="minorHAnsi"/>
          <w:color w:val="000000"/>
        </w:rPr>
        <w:t xml:space="preserve">; </w:t>
      </w:r>
      <w:r w:rsidRPr="0050063A">
        <w:rPr>
          <w:rFonts w:asciiTheme="minorHAnsi" w:hAnsiTheme="minorHAnsi" w:cstheme="minorHAnsi"/>
          <w:b/>
          <w:color w:val="000000"/>
        </w:rPr>
        <w:t>(D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</w:rPr>
        <w:t>T</w:t>
      </w:r>
      <w:r w:rsidR="002F5D92" w:rsidRPr="0050063A">
        <w:rPr>
          <w:rFonts w:asciiTheme="minorHAnsi" w:hAnsiTheme="minorHAnsi" w:cstheme="minorHAnsi"/>
          <w:color w:val="000000"/>
        </w:rPr>
        <w:t>he</w:t>
      </w:r>
      <w:r w:rsidRPr="0050063A">
        <w:rPr>
          <w:rFonts w:asciiTheme="minorHAnsi" w:hAnsiTheme="minorHAnsi" w:cstheme="minorHAnsi"/>
          <w:color w:val="000000"/>
        </w:rPr>
        <w:t xml:space="preserve"> complete traced image.</w:t>
      </w:r>
    </w:p>
    <w:p w14:paraId="5989649B" w14:textId="77777777" w:rsidR="00DD0E23" w:rsidRPr="0050063A" w:rsidRDefault="00DD0E23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06E57291" w14:textId="6CCB6389" w:rsidR="000D7ED7" w:rsidRPr="0050063A" w:rsidRDefault="000D7ED7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</w:rPr>
        <w:t>Figure 3: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b/>
          <w:color w:val="000000"/>
          <w:kern w:val="0"/>
        </w:rPr>
        <w:t>Measurement of traced paths</w:t>
      </w:r>
      <w:r w:rsidRPr="0050063A">
        <w:rPr>
          <w:rFonts w:asciiTheme="minorHAnsi" w:hAnsiTheme="minorHAnsi" w:cstheme="minorHAnsi"/>
          <w:color w:val="000000"/>
          <w:kern w:val="0"/>
        </w:rPr>
        <w:t>. The image on the left shows how to measure the trace paths after running the “Analysis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 |</w:t>
      </w:r>
      <w:r w:rsidRPr="0050063A">
        <w:rPr>
          <w:rFonts w:asciiTheme="minorHAnsi" w:hAnsiTheme="minorHAnsi" w:cstheme="minorHAnsi"/>
          <w:color w:val="000000"/>
          <w:kern w:val="0"/>
        </w:rPr>
        <w:t>Measure Paths”. Export path</w:t>
      </w:r>
      <w:r w:rsidR="0073623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length values into 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a spreadsheet </w:t>
      </w:r>
      <w:r w:rsidRPr="0050063A">
        <w:rPr>
          <w:rFonts w:asciiTheme="minorHAnsi" w:hAnsiTheme="minorHAnsi" w:cstheme="minorHAnsi"/>
          <w:color w:val="000000"/>
          <w:kern w:val="0"/>
        </w:rPr>
        <w:t>file</w:t>
      </w:r>
      <w:r w:rsidR="00155105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155105" w:rsidRPr="0050063A">
        <w:rPr>
          <w:rFonts w:asciiTheme="minorHAnsi" w:hAnsiTheme="minorHAnsi" w:cstheme="minorHAnsi"/>
          <w:color w:val="000000"/>
          <w:kern w:val="0"/>
        </w:rPr>
        <w:t xml:space="preserve">calculate </w:t>
      </w:r>
      <w:r w:rsidRPr="0050063A">
        <w:rPr>
          <w:rFonts w:asciiTheme="minorHAnsi" w:hAnsiTheme="minorHAnsi" w:cstheme="minorHAnsi"/>
          <w:color w:val="000000"/>
          <w:kern w:val="0"/>
        </w:rPr>
        <w:t>the sum of the length.</w:t>
      </w:r>
    </w:p>
    <w:p w14:paraId="2B68D980" w14:textId="77777777" w:rsidR="00DD0E23" w:rsidRPr="0050063A" w:rsidRDefault="00DD0E23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06CDF82" w14:textId="77777777" w:rsidR="000D7ED7" w:rsidRPr="0050063A" w:rsidRDefault="000D7ED7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4: An example of defining the dendrite surface area manually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. A defined image </w:t>
      </w:r>
      <w:proofErr w:type="gramStart"/>
      <w:r w:rsidRPr="0050063A">
        <w:rPr>
          <w:rFonts w:asciiTheme="minorHAnsi" w:hAnsiTheme="minorHAnsi" w:cstheme="minorHAnsi"/>
          <w:color w:val="000000"/>
          <w:kern w:val="0"/>
        </w:rPr>
        <w:t>was obtained</w:t>
      </w:r>
      <w:proofErr w:type="gramEnd"/>
      <w:r w:rsidRPr="0050063A">
        <w:rPr>
          <w:rFonts w:asciiTheme="minorHAnsi" w:hAnsiTheme="minorHAnsi" w:cstheme="minorHAnsi"/>
          <w:color w:val="000000"/>
          <w:kern w:val="0"/>
        </w:rPr>
        <w:t xml:space="preserve"> by using the freehand tool in the ImageJ window menu (shown by red arrow). Set the measurements by selecting Area. Run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“Measure”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function </w:t>
      </w:r>
      <w:r w:rsidRPr="0050063A">
        <w:rPr>
          <w:rFonts w:asciiTheme="minorHAnsi" w:hAnsiTheme="minorHAnsi" w:cstheme="minorHAnsi"/>
          <w:color w:val="000000"/>
          <w:kern w:val="0"/>
        </w:rPr>
        <w:t>to obtain the area shown in the red box.</w:t>
      </w:r>
    </w:p>
    <w:p w14:paraId="1BC78088" w14:textId="77777777" w:rsidR="00DD0E23" w:rsidRPr="0050063A" w:rsidRDefault="00DD0E23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F9A9016" w14:textId="7E29DC0E" w:rsidR="000D7ED7" w:rsidRPr="0050063A" w:rsidRDefault="000D7ED7" w:rsidP="008317F6">
      <w:pPr>
        <w:autoSpaceDE w:val="0"/>
        <w:autoSpaceDN w:val="0"/>
        <w:adjustRightInd w:val="0"/>
        <w:rPr>
          <w:rFonts w:asciiTheme="minorHAnsi" w:hAnsiTheme="minorHAnsi" w:cstheme="minorHAnsi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5: An e</w:t>
      </w:r>
      <w:r w:rsidRPr="0050063A">
        <w:rPr>
          <w:rFonts w:asciiTheme="minorHAnsi" w:hAnsiTheme="minorHAnsi" w:cstheme="minorHAnsi"/>
          <w:b/>
          <w:color w:val="000000"/>
        </w:rPr>
        <w:t>xample of analysis of branching.</w:t>
      </w:r>
      <w:r w:rsidRPr="0050063A">
        <w:rPr>
          <w:rFonts w:asciiTheme="minorHAnsi" w:hAnsiTheme="minorHAnsi" w:cstheme="minorHAnsi"/>
          <w:color w:val="000000"/>
        </w:rPr>
        <w:t xml:space="preserve"> Run “</w:t>
      </w:r>
      <w:proofErr w:type="spellStart"/>
      <w:r w:rsidRPr="0050063A">
        <w:rPr>
          <w:rFonts w:asciiTheme="minorHAnsi" w:hAnsiTheme="minorHAnsi" w:cstheme="minorHAnsi"/>
          <w:color w:val="000000"/>
        </w:rPr>
        <w:t>Analysis_Render</w:t>
      </w:r>
      <w:proofErr w:type="spellEnd"/>
      <w:r w:rsidR="00F01AC4">
        <w:rPr>
          <w:rFonts w:asciiTheme="minorHAnsi" w:hAnsiTheme="minorHAnsi" w:cstheme="minorHAnsi"/>
          <w:color w:val="000000"/>
        </w:rPr>
        <w:t xml:space="preserve"> | </w:t>
      </w:r>
      <w:r w:rsidRPr="0050063A">
        <w:rPr>
          <w:rFonts w:asciiTheme="minorHAnsi" w:hAnsiTheme="minorHAnsi" w:cstheme="minorHAnsi"/>
          <w:color w:val="000000"/>
        </w:rPr>
        <w:t>Analyze Skeletonized Paths” in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F01AC4">
        <w:rPr>
          <w:rFonts w:asciiTheme="minorHAnsi" w:hAnsiTheme="minorHAnsi" w:cstheme="minorHAnsi"/>
          <w:color w:val="000000"/>
        </w:rPr>
        <w:t>the</w:t>
      </w:r>
      <w:r w:rsidR="00F01AC4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color w:val="000000"/>
        </w:rPr>
        <w:t xml:space="preserve">“Segmentation” plugin window. The rendered paths and their number </w:t>
      </w:r>
      <w:proofErr w:type="gramStart"/>
      <w:r w:rsidRPr="0050063A">
        <w:rPr>
          <w:rFonts w:asciiTheme="minorHAnsi" w:hAnsiTheme="minorHAnsi" w:cstheme="minorHAnsi"/>
          <w:color w:val="000000"/>
        </w:rPr>
        <w:t>were obtained</w:t>
      </w:r>
      <w:proofErr w:type="gramEnd"/>
      <w:r w:rsidRPr="0050063A">
        <w:rPr>
          <w:rFonts w:asciiTheme="minorHAnsi" w:hAnsiTheme="minorHAnsi" w:cstheme="minorHAnsi"/>
          <w:color w:val="000000"/>
        </w:rPr>
        <w:t xml:space="preserve"> by selecting “Render all paths</w:t>
      </w:r>
      <w:r w:rsidR="00F01AC4">
        <w:rPr>
          <w:rFonts w:asciiTheme="minorHAnsi" w:hAnsiTheme="minorHAnsi" w:cstheme="minorHAnsi"/>
          <w:color w:val="000000"/>
        </w:rPr>
        <w:t xml:space="preserve"> | </w:t>
      </w:r>
      <w:r w:rsidRPr="0050063A">
        <w:rPr>
          <w:rFonts w:asciiTheme="minorHAnsi" w:hAnsiTheme="minorHAnsi" w:cstheme="minorHAnsi"/>
          <w:color w:val="000000"/>
        </w:rPr>
        <w:t>Obtain summary”.</w:t>
      </w:r>
      <w:r w:rsidR="002D59D9" w:rsidRPr="0050063A">
        <w:rPr>
          <w:rFonts w:asciiTheme="minorHAnsi" w:hAnsiTheme="minorHAnsi" w:cstheme="minorHAnsi"/>
          <w:color w:val="000000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The path </w:t>
      </w:r>
      <w:proofErr w:type="gramStart"/>
      <w:r w:rsidR="002D59D9" w:rsidRPr="0050063A">
        <w:rPr>
          <w:rFonts w:asciiTheme="minorHAnsi" w:hAnsiTheme="minorHAnsi" w:cstheme="minorHAnsi"/>
        </w:rPr>
        <w:t>was defined</w:t>
      </w:r>
      <w:proofErr w:type="gramEnd"/>
      <w:r w:rsidR="002D59D9" w:rsidRPr="0050063A">
        <w:rPr>
          <w:rFonts w:asciiTheme="minorHAnsi" w:hAnsiTheme="minorHAnsi" w:cstheme="minorHAnsi"/>
        </w:rPr>
        <w:t xml:space="preserve"> between the </w:t>
      </w:r>
      <w:r w:rsidR="002D59D9" w:rsidRPr="0050063A">
        <w:rPr>
          <w:rFonts w:asciiTheme="minorHAnsi" w:hAnsiTheme="minorHAnsi" w:cstheme="minorHAnsi"/>
        </w:rPr>
        <w:lastRenderedPageBreak/>
        <w:t>cell body and the dendrite tips</w:t>
      </w:r>
      <w:r w:rsidR="00155105" w:rsidRPr="0050063A">
        <w:rPr>
          <w:rFonts w:asciiTheme="minorHAnsi" w:hAnsiTheme="minorHAnsi" w:cstheme="minorHAnsi"/>
        </w:rPr>
        <w:t>,</w:t>
      </w:r>
      <w:r w:rsidR="002D59D9" w:rsidRPr="0050063A">
        <w:rPr>
          <w:rFonts w:asciiTheme="minorHAnsi" w:hAnsiTheme="minorHAnsi" w:cstheme="minorHAnsi"/>
        </w:rPr>
        <w:t xml:space="preserve"> and one path can include multiple branches</w:t>
      </w:r>
      <w:r w:rsidR="00F01AC4">
        <w:rPr>
          <w:rFonts w:asciiTheme="minorHAnsi" w:hAnsiTheme="minorHAnsi" w:cstheme="minorHAnsi"/>
        </w:rPr>
        <w:t>;</w:t>
      </w:r>
      <w:r w:rsidR="00F01AC4" w:rsidRPr="0050063A">
        <w:rPr>
          <w:rFonts w:asciiTheme="minorHAnsi" w:hAnsiTheme="minorHAnsi" w:cstheme="minorHAnsi"/>
        </w:rPr>
        <w:t xml:space="preserve"> </w:t>
      </w:r>
      <w:r w:rsidR="00155105" w:rsidRPr="0050063A">
        <w:rPr>
          <w:rFonts w:asciiTheme="minorHAnsi" w:hAnsiTheme="minorHAnsi" w:cstheme="minorHAnsi"/>
        </w:rPr>
        <w:t>for example</w:t>
      </w:r>
      <w:r w:rsidR="00F01AC4">
        <w:rPr>
          <w:rFonts w:asciiTheme="minorHAnsi" w:hAnsiTheme="minorHAnsi" w:cstheme="minorHAnsi"/>
        </w:rPr>
        <w:t>,</w:t>
      </w:r>
      <w:r w:rsidR="00155105" w:rsidRPr="0050063A">
        <w:rPr>
          <w:rFonts w:asciiTheme="minorHAnsi" w:hAnsiTheme="minorHAnsi" w:cstheme="minorHAnsi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the primary arbors </w:t>
      </w:r>
      <w:r w:rsidR="00A910C9" w:rsidRPr="0050063A">
        <w:rPr>
          <w:rFonts w:asciiTheme="minorHAnsi" w:hAnsiTheme="minorHAnsi" w:cstheme="minorHAnsi"/>
        </w:rPr>
        <w:t>w</w:t>
      </w:r>
      <w:r w:rsidR="00CC15F8" w:rsidRPr="0050063A">
        <w:rPr>
          <w:rFonts w:asciiTheme="minorHAnsi" w:hAnsiTheme="minorHAnsi" w:cstheme="minorHAnsi"/>
        </w:rPr>
        <w:t>e</w:t>
      </w:r>
      <w:r w:rsidR="002D59D9" w:rsidRPr="0050063A">
        <w:rPr>
          <w:rFonts w:asciiTheme="minorHAnsi" w:hAnsiTheme="minorHAnsi" w:cstheme="minorHAnsi"/>
        </w:rPr>
        <w:t xml:space="preserve">re the dendrites from the neuron cell body; the secondary arbors </w:t>
      </w:r>
      <w:r w:rsidR="003C37F8" w:rsidRPr="0050063A">
        <w:rPr>
          <w:rFonts w:asciiTheme="minorHAnsi" w:hAnsiTheme="minorHAnsi" w:cstheme="minorHAnsi"/>
        </w:rPr>
        <w:t>we</w:t>
      </w:r>
      <w:r w:rsidR="002D59D9" w:rsidRPr="0050063A">
        <w:rPr>
          <w:rFonts w:asciiTheme="minorHAnsi" w:hAnsiTheme="minorHAnsi" w:cstheme="minorHAnsi"/>
        </w:rPr>
        <w:t>re branches from the primary and so on with the tertiary, quaternary</w:t>
      </w:r>
      <w:r w:rsidR="00155105" w:rsidRPr="0050063A">
        <w:rPr>
          <w:rFonts w:asciiTheme="minorHAnsi" w:hAnsiTheme="minorHAnsi" w:cstheme="minorHAnsi"/>
        </w:rPr>
        <w:t>,</w:t>
      </w:r>
      <w:r w:rsidR="002D59D9" w:rsidRPr="0050063A">
        <w:rPr>
          <w:rFonts w:asciiTheme="minorHAnsi" w:hAnsiTheme="minorHAnsi" w:cstheme="minorHAnsi"/>
        </w:rPr>
        <w:t xml:space="preserve"> and quinary arbors. The structure of dendrite branching </w:t>
      </w:r>
      <w:proofErr w:type="gramStart"/>
      <w:r w:rsidR="00F33A5A" w:rsidRPr="0050063A">
        <w:rPr>
          <w:rFonts w:asciiTheme="minorHAnsi" w:hAnsiTheme="minorHAnsi" w:cstheme="minorHAnsi"/>
        </w:rPr>
        <w:t>wa</w:t>
      </w:r>
      <w:r w:rsidR="002D59D9" w:rsidRPr="0050063A">
        <w:rPr>
          <w:rFonts w:asciiTheme="minorHAnsi" w:hAnsiTheme="minorHAnsi" w:cstheme="minorHAnsi"/>
        </w:rPr>
        <w:t>s separated</w:t>
      </w:r>
      <w:proofErr w:type="gramEnd"/>
      <w:r w:rsidR="002D59D9" w:rsidRPr="0050063A">
        <w:rPr>
          <w:rFonts w:asciiTheme="minorHAnsi" w:hAnsiTheme="minorHAnsi" w:cstheme="minorHAnsi"/>
        </w:rPr>
        <w:t xml:space="preserve"> depending on the levels of branches. For instance, primary</w:t>
      </w:r>
      <w:r w:rsidR="00155105" w:rsidRPr="0050063A">
        <w:rPr>
          <w:rFonts w:asciiTheme="minorHAnsi" w:hAnsiTheme="minorHAnsi" w:cstheme="minorHAnsi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% </w:t>
      </w:r>
      <w:r w:rsidR="00977207" w:rsidRPr="0050063A">
        <w:rPr>
          <w:rFonts w:asciiTheme="minorHAnsi" w:hAnsiTheme="minorHAnsi" w:cstheme="minorHAnsi"/>
        </w:rPr>
        <w:t>wa</w:t>
      </w:r>
      <w:r w:rsidR="002D59D9" w:rsidRPr="0050063A">
        <w:rPr>
          <w:rFonts w:asciiTheme="minorHAnsi" w:hAnsiTheme="minorHAnsi" w:cstheme="minorHAnsi"/>
        </w:rPr>
        <w:t>s the number of branches divided by total number of branching, and so on.</w:t>
      </w:r>
    </w:p>
    <w:p w14:paraId="23B4A71D" w14:textId="77777777" w:rsidR="00DD0E23" w:rsidRPr="0050063A" w:rsidRDefault="00DD0E23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647BD175" w14:textId="75724DE8" w:rsidR="000D7ED7" w:rsidRPr="0050063A" w:rsidRDefault="000D7ED7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</w:rPr>
      </w:pPr>
      <w:r w:rsidRPr="0050063A">
        <w:rPr>
          <w:rFonts w:asciiTheme="minorHAnsi" w:hAnsiTheme="minorHAnsi" w:cstheme="minorHAnsi"/>
          <w:b/>
          <w:color w:val="000000"/>
        </w:rPr>
        <w:t xml:space="preserve">Figure </w:t>
      </w:r>
      <w:r w:rsidR="007932D0" w:rsidRPr="0050063A">
        <w:rPr>
          <w:rFonts w:asciiTheme="minorHAnsi" w:hAnsiTheme="minorHAnsi" w:cstheme="minorHAnsi"/>
          <w:b/>
          <w:color w:val="000000"/>
        </w:rPr>
        <w:t>6</w:t>
      </w:r>
      <w:r w:rsidRPr="0050063A">
        <w:rPr>
          <w:rFonts w:asciiTheme="minorHAnsi" w:hAnsiTheme="minorHAnsi" w:cstheme="minorHAnsi"/>
          <w:b/>
          <w:color w:val="000000"/>
        </w:rPr>
        <w:t xml:space="preserve">: Representative results of silencing of </w:t>
      </w:r>
      <w:r w:rsidRPr="0050063A">
        <w:rPr>
          <w:rFonts w:asciiTheme="minorHAnsi" w:hAnsiTheme="minorHAnsi" w:cstheme="minorHAnsi"/>
          <w:b/>
          <w:i/>
          <w:color w:val="000000"/>
        </w:rPr>
        <w:t>Sox102F</w:t>
      </w:r>
      <w:r w:rsidRPr="0050063A">
        <w:rPr>
          <w:rFonts w:asciiTheme="minorHAnsi" w:hAnsiTheme="minorHAnsi" w:cstheme="minorHAnsi"/>
          <w:b/>
          <w:color w:val="000000"/>
        </w:rPr>
        <w:t xml:space="preserve"> in </w:t>
      </w:r>
      <w:r w:rsidR="0076703C" w:rsidRPr="0050063A">
        <w:rPr>
          <w:rFonts w:asciiTheme="minorHAnsi" w:hAnsiTheme="minorHAnsi" w:cstheme="minorHAnsi"/>
          <w:b/>
          <w:color w:val="000000"/>
        </w:rPr>
        <w:t>d</w:t>
      </w:r>
      <w:r w:rsidR="00565C8C" w:rsidRPr="0050063A">
        <w:rPr>
          <w:rFonts w:asciiTheme="minorHAnsi" w:hAnsiTheme="minorHAnsi" w:cstheme="minorHAnsi"/>
          <w:b/>
          <w:color w:val="000000"/>
        </w:rPr>
        <w:t>a neurons</w:t>
      </w:r>
      <w:r w:rsidRPr="0050063A">
        <w:rPr>
          <w:rFonts w:asciiTheme="minorHAnsi" w:hAnsiTheme="minorHAnsi" w:cstheme="minorHAnsi"/>
          <w:color w:val="000000"/>
        </w:rPr>
        <w:t xml:space="preserve">. Silencing of </w:t>
      </w:r>
      <w:r w:rsidRPr="0050063A">
        <w:rPr>
          <w:rFonts w:asciiTheme="minorHAnsi" w:hAnsiTheme="minorHAnsi" w:cstheme="minorHAnsi"/>
          <w:i/>
          <w:color w:val="000000"/>
        </w:rPr>
        <w:t>Sox102F</w:t>
      </w:r>
      <w:r w:rsidRPr="0050063A">
        <w:rPr>
          <w:rFonts w:asciiTheme="minorHAnsi" w:hAnsiTheme="minorHAnsi" w:cstheme="minorHAnsi"/>
          <w:color w:val="000000"/>
        </w:rPr>
        <w:t xml:space="preserve"> in </w:t>
      </w:r>
      <w:r w:rsidR="00BD7E1B" w:rsidRPr="0050063A">
        <w:rPr>
          <w:rFonts w:asciiTheme="minorHAnsi" w:hAnsiTheme="minorHAnsi" w:cstheme="minorHAnsi"/>
          <w:color w:val="000000"/>
        </w:rPr>
        <w:t>da neurons</w:t>
      </w:r>
      <w:r w:rsidR="00565C8C" w:rsidRPr="0050063A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color w:val="000000"/>
        </w:rPr>
        <w:t xml:space="preserve">(UAS-Sox102F-RNAi/UAS-GFP; ppk-GAL4) led to </w:t>
      </w:r>
      <w:r w:rsidRPr="0050063A">
        <w:rPr>
          <w:rFonts w:asciiTheme="minorHAnsi" w:hAnsiTheme="minorHAnsi" w:cstheme="minorHAnsi"/>
          <w:color w:val="000000"/>
          <w:kern w:val="0"/>
        </w:rPr>
        <w:t>significantly reduced dendrite length and shorter branching with simpler structure in the third instar larva compared to controls</w:t>
      </w:r>
      <w:r w:rsidRPr="0050063A">
        <w:rPr>
          <w:rFonts w:asciiTheme="minorHAnsi" w:hAnsiTheme="minorHAnsi" w:cstheme="minorHAnsi"/>
          <w:color w:val="000000"/>
        </w:rPr>
        <w:t xml:space="preserve">. The </w:t>
      </w:r>
      <w:r w:rsidRPr="0050063A">
        <w:rPr>
          <w:rFonts w:asciiTheme="minorHAnsi" w:hAnsiTheme="minorHAnsi" w:cstheme="minorHAnsi"/>
          <w:color w:val="000000"/>
          <w:lang w:val="de-DE"/>
        </w:rPr>
        <w:t>differences between Sox102F-RNAi flies (</w:t>
      </w:r>
      <w:r w:rsidRPr="0050063A">
        <w:rPr>
          <w:rFonts w:asciiTheme="minorHAnsi" w:hAnsiTheme="minorHAnsi" w:cstheme="minorHAnsi"/>
          <w:color w:val="000000"/>
        </w:rPr>
        <w:t>UAS-Sox102F-RNAi/UAS-GFP; ppk-GAL4</w:t>
      </w:r>
      <w:r w:rsidR="007932D0" w:rsidRPr="0050063A">
        <w:rPr>
          <w:rFonts w:asciiTheme="minorHAnsi" w:hAnsiTheme="minorHAnsi" w:cstheme="minorHAnsi"/>
          <w:color w:val="000000"/>
        </w:rPr>
        <w:t>, N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=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21</w:t>
      </w:r>
      <w:r w:rsidRPr="0050063A">
        <w:rPr>
          <w:rFonts w:asciiTheme="minorHAnsi" w:hAnsiTheme="minorHAnsi" w:cstheme="minorHAnsi"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 and control (</w:t>
      </w:r>
      <w:r w:rsidRPr="0050063A">
        <w:rPr>
          <w:rFonts w:asciiTheme="minorHAnsi" w:hAnsiTheme="minorHAnsi" w:cstheme="minorHAnsi"/>
          <w:color w:val="000000"/>
        </w:rPr>
        <w:t>UAS-</w:t>
      </w:r>
      <w:proofErr w:type="gramStart"/>
      <w:r w:rsidRPr="0050063A">
        <w:rPr>
          <w:rFonts w:asciiTheme="minorHAnsi" w:hAnsiTheme="minorHAnsi" w:cstheme="minorHAnsi"/>
          <w:color w:val="000000"/>
        </w:rPr>
        <w:t>GFP;ppk</w:t>
      </w:r>
      <w:proofErr w:type="gramEnd"/>
      <w:r w:rsidRPr="0050063A">
        <w:rPr>
          <w:rFonts w:asciiTheme="minorHAnsi" w:hAnsiTheme="minorHAnsi" w:cstheme="minorHAnsi"/>
          <w:color w:val="000000"/>
        </w:rPr>
        <w:t>-GAL4/+</w:t>
      </w:r>
      <w:r w:rsidR="007932D0" w:rsidRPr="0050063A">
        <w:rPr>
          <w:rFonts w:asciiTheme="minorHAnsi" w:hAnsiTheme="minorHAnsi" w:cstheme="minorHAnsi"/>
          <w:color w:val="000000"/>
        </w:rPr>
        <w:t>, N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=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20</w:t>
      </w:r>
      <w:r w:rsidRPr="0050063A">
        <w:rPr>
          <w:rFonts w:asciiTheme="minorHAnsi" w:hAnsiTheme="minorHAnsi" w:cstheme="minorHAnsi"/>
          <w:color w:val="000000"/>
        </w:rPr>
        <w:t>) flies were on (</w:t>
      </w:r>
      <w:r w:rsidRPr="001614EF">
        <w:rPr>
          <w:rFonts w:asciiTheme="minorHAnsi" w:hAnsiTheme="minorHAnsi" w:cstheme="minorHAnsi"/>
          <w:b/>
          <w:color w:val="000000"/>
        </w:rPr>
        <w:t>A</w:t>
      </w:r>
      <w:r w:rsidRPr="0050063A">
        <w:rPr>
          <w:rFonts w:asciiTheme="minorHAnsi" w:hAnsiTheme="minorHAnsi" w:cstheme="minorHAnsi"/>
          <w:color w:val="000000"/>
        </w:rPr>
        <w:t xml:space="preserve">) </w:t>
      </w:r>
      <w:r w:rsidR="00F01AC4">
        <w:rPr>
          <w:rFonts w:asciiTheme="minorHAnsi" w:hAnsiTheme="minorHAnsi" w:cstheme="minorHAnsi"/>
          <w:color w:val="000000"/>
        </w:rPr>
        <w:t>d</w:t>
      </w:r>
      <w:r w:rsidRPr="0050063A">
        <w:rPr>
          <w:rFonts w:asciiTheme="minorHAnsi" w:hAnsiTheme="minorHAnsi" w:cstheme="minorHAnsi"/>
          <w:color w:val="000000"/>
        </w:rPr>
        <w:t>endrite length</w:t>
      </w:r>
      <w:r w:rsidR="00F01AC4">
        <w:rPr>
          <w:rFonts w:asciiTheme="minorHAnsi" w:hAnsiTheme="minorHAnsi" w:cstheme="minorHAnsi"/>
          <w:color w:val="000000"/>
        </w:rPr>
        <w:t xml:space="preserve"> (</w:t>
      </w:r>
      <w:r w:rsidRPr="001614EF">
        <w:rPr>
          <w:rFonts w:asciiTheme="minorHAnsi" w:hAnsiTheme="minorHAnsi" w:cstheme="minorHAnsi"/>
          <w:b/>
          <w:color w:val="000000"/>
        </w:rPr>
        <w:t>B</w:t>
      </w:r>
      <w:r w:rsidRPr="0050063A">
        <w:rPr>
          <w:rFonts w:asciiTheme="minorHAnsi" w:hAnsiTheme="minorHAnsi" w:cstheme="minorHAnsi"/>
          <w:color w:val="000000"/>
        </w:rPr>
        <w:t xml:space="preserve">) </w:t>
      </w:r>
      <w:r w:rsidR="00F01AC4">
        <w:rPr>
          <w:rFonts w:asciiTheme="minorHAnsi" w:hAnsiTheme="minorHAnsi" w:cstheme="minorHAnsi"/>
          <w:color w:val="000000"/>
        </w:rPr>
        <w:t>a</w:t>
      </w:r>
      <w:r w:rsidR="00F01AC4" w:rsidRPr="0050063A">
        <w:rPr>
          <w:rFonts w:asciiTheme="minorHAnsi" w:hAnsiTheme="minorHAnsi" w:cstheme="minorHAnsi"/>
          <w:color w:val="000000"/>
        </w:rPr>
        <w:t xml:space="preserve">rbor </w:t>
      </w:r>
      <w:r w:rsidRPr="0050063A">
        <w:rPr>
          <w:rFonts w:asciiTheme="minorHAnsi" w:hAnsiTheme="minorHAnsi" w:cstheme="minorHAnsi"/>
          <w:color w:val="000000"/>
        </w:rPr>
        <w:t>surface area</w:t>
      </w:r>
      <w:r w:rsidR="00F01AC4">
        <w:rPr>
          <w:rFonts w:asciiTheme="minorHAnsi" w:hAnsiTheme="minorHAnsi" w:cstheme="minorHAnsi"/>
          <w:color w:val="000000"/>
        </w:rPr>
        <w:t xml:space="preserve"> </w:t>
      </w:r>
      <w:r w:rsidR="00F01AC4" w:rsidRPr="008317F6">
        <w:rPr>
          <w:rFonts w:asciiTheme="minorHAnsi" w:hAnsiTheme="minorHAnsi"/>
          <w:color w:val="000000"/>
        </w:rPr>
        <w:t>(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C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) </w:t>
      </w:r>
      <w:r w:rsidRPr="0050063A">
        <w:rPr>
          <w:rFonts w:asciiTheme="minorHAnsi" w:hAnsiTheme="minorHAnsi" w:cstheme="minorHAnsi"/>
          <w:color w:val="000000"/>
          <w:kern w:val="0"/>
        </w:rPr>
        <w:t>total number of branches</w:t>
      </w:r>
      <w:r w:rsidR="00155105" w:rsidRPr="0050063A">
        <w:rPr>
          <w:rFonts w:asciiTheme="minorHAnsi" w:hAnsiTheme="minorHAnsi" w:cstheme="minorHAnsi"/>
          <w:color w:val="000000"/>
          <w:lang w:val="de-DE"/>
        </w:rPr>
        <w:t xml:space="preserve">, </w:t>
      </w:r>
      <w:r w:rsidR="00F01AC4">
        <w:rPr>
          <w:rFonts w:asciiTheme="minorHAnsi" w:hAnsiTheme="minorHAnsi" w:cstheme="minorHAnsi"/>
          <w:color w:val="000000"/>
          <w:lang w:val="de-DE"/>
        </w:rPr>
        <w:t xml:space="preserve">and </w:t>
      </w:r>
      <w:r w:rsidRPr="0050063A">
        <w:rPr>
          <w:rFonts w:asciiTheme="minorHAnsi" w:hAnsiTheme="minorHAnsi" w:cstheme="minorHAnsi"/>
          <w:color w:val="000000"/>
          <w:lang w:val="de-DE"/>
        </w:rPr>
        <w:t>(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D,</w:t>
      </w:r>
      <w:r w:rsidR="001614EF">
        <w:rPr>
          <w:rFonts w:asciiTheme="minorHAnsi" w:hAnsiTheme="minorHAnsi" w:cstheme="minorHAnsi"/>
          <w:b/>
          <w:color w:val="000000"/>
          <w:lang w:val="de-DE"/>
        </w:rPr>
        <w:t xml:space="preserve"> 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E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) </w:t>
      </w:r>
      <w:r w:rsidR="00F01AC4">
        <w:rPr>
          <w:rFonts w:asciiTheme="minorHAnsi" w:hAnsiTheme="minorHAnsi" w:cstheme="minorHAnsi"/>
          <w:color w:val="000000"/>
          <w:lang w:val="de-DE"/>
        </w:rPr>
        <w:t>b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 xml:space="preserve">ranching </w:t>
      </w:r>
      <w:r w:rsidR="00F01AC4">
        <w:rPr>
          <w:rFonts w:asciiTheme="minorHAnsi" w:hAnsiTheme="minorHAnsi" w:cstheme="minorHAnsi"/>
          <w:color w:val="000000"/>
          <w:kern w:val="0"/>
        </w:rPr>
        <w:t>s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>tructur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of the </w:t>
      </w:r>
      <w:r w:rsidR="00C842FB" w:rsidRPr="0050063A">
        <w:rPr>
          <w:rFonts w:asciiTheme="minorHAnsi" w:hAnsiTheme="minorHAnsi" w:cstheme="minorHAnsi"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>a neurons</w:t>
      </w:r>
      <w:r w:rsidRPr="0050063A">
        <w:rPr>
          <w:rFonts w:asciiTheme="minorHAnsi" w:hAnsiTheme="minorHAnsi" w:cstheme="minorHAnsi"/>
          <w:color w:val="000000"/>
          <w:lang w:val="de-DE"/>
        </w:rPr>
        <w:t>.</w:t>
      </w:r>
      <w:r w:rsidR="00287345" w:rsidRPr="0050063A">
        <w:rPr>
          <w:rFonts w:asciiTheme="minorHAnsi" w:hAnsiTheme="minorHAnsi" w:cstheme="minorHAnsi"/>
          <w:color w:val="000000"/>
          <w:lang w:val="de-DE"/>
        </w:rPr>
        <w:t xml:space="preserve">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>Student T-test</w:t>
      </w:r>
      <w:r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 xml:space="preserve">was perfomed </w:t>
      </w:r>
      <w:r w:rsidR="00155105" w:rsidRPr="0050063A">
        <w:rPr>
          <w:rFonts w:asciiTheme="minorHAnsi" w:hAnsiTheme="minorHAnsi" w:cstheme="minorHAnsi"/>
          <w:color w:val="000000" w:themeColor="text1"/>
          <w:lang w:val="de-DE"/>
        </w:rPr>
        <w:t xml:space="preserve">for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>statistic</w:t>
      </w:r>
      <w:r w:rsidR="00CD63F1" w:rsidRPr="0050063A">
        <w:rPr>
          <w:rFonts w:asciiTheme="minorHAnsi" w:hAnsiTheme="minorHAnsi" w:cstheme="minorHAnsi"/>
          <w:color w:val="000000" w:themeColor="text1"/>
          <w:lang w:val="de-DE"/>
        </w:rPr>
        <w:t>al analysis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 xml:space="preserve">. 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 xml:space="preserve">* </w:t>
      </w:r>
      <w:r w:rsidR="00F01AC4">
        <w:rPr>
          <w:rFonts w:asciiTheme="minorHAnsi" w:hAnsiTheme="minorHAnsi" w:cstheme="minorHAnsi"/>
          <w:color w:val="000000" w:themeColor="text1"/>
          <w:lang w:val="de-DE"/>
        </w:rPr>
        <w:t xml:space="preserve">indicates 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 xml:space="preserve">statistical </w:t>
      </w:r>
      <w:r w:rsidR="00F01AC4" w:rsidRPr="0050063A">
        <w:rPr>
          <w:rFonts w:asciiTheme="minorHAnsi" w:hAnsiTheme="minorHAnsi" w:cstheme="minorHAnsi"/>
          <w:color w:val="000000" w:themeColor="text1"/>
          <w:lang w:val="de-DE"/>
        </w:rPr>
        <w:t>significan</w:t>
      </w:r>
      <w:r w:rsidR="00F01AC4">
        <w:rPr>
          <w:rFonts w:asciiTheme="minorHAnsi" w:hAnsiTheme="minorHAnsi" w:cstheme="minorHAnsi"/>
          <w:color w:val="000000" w:themeColor="text1"/>
          <w:lang w:val="de-DE"/>
        </w:rPr>
        <w:t>ce</w:t>
      </w:r>
      <w:r w:rsidR="00F01AC4"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>(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>p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>&lt;0.05</w:t>
      </w:r>
      <w:r w:rsidR="00F01AC4">
        <w:rPr>
          <w:rFonts w:asciiTheme="minorHAnsi" w:hAnsiTheme="minorHAnsi" w:cstheme="minorHAnsi"/>
          <w:color w:val="000000"/>
          <w:kern w:val="0"/>
        </w:rPr>
        <w:t>)</w:t>
      </w:r>
      <w:r w:rsidR="00CD63F1" w:rsidRPr="0050063A">
        <w:rPr>
          <w:rFonts w:asciiTheme="minorHAnsi" w:hAnsiTheme="minorHAnsi" w:cstheme="minorHAnsi"/>
          <w:color w:val="000000" w:themeColor="text1"/>
          <w:lang w:val="de-DE"/>
        </w:rPr>
        <w:t>.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C842FB" w:rsidRPr="0050063A">
        <w:rPr>
          <w:rFonts w:asciiTheme="minorHAnsi" w:hAnsiTheme="minorHAnsi" w:cstheme="minorHAnsi"/>
          <w:color w:val="000000" w:themeColor="text1"/>
          <w:lang w:val="de-DE"/>
        </w:rPr>
        <w:t>The error bars are mean</w:t>
      </w:r>
      <w:r w:rsidR="001614EF">
        <w:rPr>
          <w:rFonts w:asciiTheme="minorHAnsi" w:hAnsiTheme="minorHAnsi" w:cstheme="minorHAnsi"/>
          <w:color w:val="000000" w:themeColor="text1"/>
          <w:lang w:val="de-DE"/>
        </w:rPr>
        <w:t xml:space="preserve"> ± standard deviation</w:t>
      </w:r>
      <w:r w:rsidR="00C842FB" w:rsidRPr="0050063A">
        <w:rPr>
          <w:rFonts w:asciiTheme="minorHAnsi" w:hAnsiTheme="minorHAnsi" w:cstheme="minorHAnsi"/>
          <w:color w:val="000000" w:themeColor="text1"/>
          <w:lang w:val="de-DE"/>
        </w:rPr>
        <w:t>.</w:t>
      </w:r>
    </w:p>
    <w:p w14:paraId="7D1F721B" w14:textId="77777777" w:rsidR="000D7ED7" w:rsidRPr="0050063A" w:rsidRDefault="000D7ED7" w:rsidP="008317F6">
      <w:pPr>
        <w:widowControl/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7B45BE62" w14:textId="4F701D37" w:rsidR="007D48D2" w:rsidRPr="0050063A" w:rsidRDefault="00F552A8" w:rsidP="008317F6">
      <w:pPr>
        <w:widowControl/>
        <w:autoSpaceDE w:val="0"/>
        <w:autoSpaceDN w:val="0"/>
        <w:adjustRightInd w:val="0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DISCUSSION</w:t>
      </w:r>
      <w:r w:rsidR="00155105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16E3ACB1" w14:textId="18DB2596" w:rsidR="0076334F" w:rsidRPr="00B04E0B" w:rsidRDefault="009E4327" w:rsidP="008317F6">
      <w:pPr>
        <w:autoSpaceDE w:val="0"/>
        <w:autoSpaceDN w:val="0"/>
        <w:adjustRightInd w:val="0"/>
        <w:rPr>
          <w:rFonts w:asciiTheme="minorHAnsi" w:hAnsiTheme="minorHAnsi"/>
          <w:kern w:val="0"/>
        </w:rPr>
      </w:pPr>
      <w:bookmarkStart w:id="78" w:name="OLE_LINK79"/>
      <w:bookmarkStart w:id="79" w:name="OLE_LINK80"/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Dendrites </w:t>
      </w:r>
      <w:r w:rsidR="00DD221B" w:rsidRPr="0050063A">
        <w:rPr>
          <w:rFonts w:asciiTheme="minorHAnsi" w:hAnsiTheme="minorHAnsi" w:cstheme="minorHAnsi"/>
          <w:color w:val="000000" w:themeColor="text1"/>
          <w:kern w:val="0"/>
        </w:rPr>
        <w:t xml:space="preserve">that 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>innervate the epidermis are the input regions of neurons</w:t>
      </w:r>
      <w:r w:rsidR="00155105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and their morphologies determine how information </w:t>
      </w:r>
      <w:proofErr w:type="gramStart"/>
      <w:r w:rsidRPr="0050063A">
        <w:rPr>
          <w:rFonts w:asciiTheme="minorHAnsi" w:hAnsiTheme="minorHAnsi" w:cstheme="minorHAnsi"/>
          <w:color w:val="000000" w:themeColor="text1"/>
          <w:kern w:val="0"/>
        </w:rPr>
        <w:t>is received</w:t>
      </w:r>
      <w:proofErr w:type="gramEnd"/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and processed by individual neurons</w:t>
      </w:r>
      <w:bookmarkEnd w:id="78"/>
      <w:bookmarkEnd w:id="79"/>
      <w:r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D221B" w:rsidRPr="0050063A">
        <w:rPr>
          <w:rFonts w:asciiTheme="minorHAnsi" w:hAnsiTheme="minorHAnsi" w:cstheme="minorHAnsi"/>
          <w:color w:val="000000"/>
          <w:kern w:val="0"/>
        </w:rPr>
        <w:t>D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evelopment dendrite morphology reflects gene modulation of dendrite organization. The </w:t>
      </w:r>
      <w:r w:rsidR="00E72EB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larval </w:t>
      </w:r>
      <w:r w:rsidR="00147F47" w:rsidRPr="0050063A">
        <w:rPr>
          <w:rFonts w:asciiTheme="minorHAnsi" w:hAnsiTheme="minorHAnsi" w:cstheme="minorHAnsi"/>
          <w:color w:val="000000"/>
          <w:kern w:val="0"/>
        </w:rPr>
        <w:t>d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>a neuron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of the peripheral nervous system is an important model for studying dendrite development because of</w:t>
      </w:r>
      <w:r w:rsidR="00F01AC4">
        <w:rPr>
          <w:rFonts w:asciiTheme="minorHAnsi" w:hAnsiTheme="minorHAnsi" w:cstheme="minorHAnsi"/>
          <w:color w:val="000000"/>
          <w:kern w:val="0"/>
        </w:rPr>
        <w:t>: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1) the functional similarity with mammal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0C37AD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F01AC4">
        <w:rPr>
          <w:rFonts w:asciiTheme="minorHAnsi" w:hAnsiTheme="minorHAnsi" w:cstheme="minorHAnsi"/>
          <w:color w:val="000000"/>
          <w:kern w:val="0"/>
        </w:rPr>
        <w:t>;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2) four class distinctions based on dendrite structure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0C37AD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F01AC4">
        <w:rPr>
          <w:rFonts w:asciiTheme="minorHAnsi" w:hAnsiTheme="minorHAnsi" w:cstheme="minorHAnsi"/>
          <w:color w:val="000000"/>
          <w:kern w:val="0"/>
        </w:rPr>
        <w:t>;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0C37AD" w:rsidRPr="0050063A">
        <w:rPr>
          <w:rFonts w:asciiTheme="minorHAnsi" w:hAnsiTheme="minorHAnsi" w:cstheme="minorHAnsi"/>
          <w:color w:val="000000"/>
          <w:kern w:val="0"/>
        </w:rPr>
        <w:t>3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) the genetic factors that regulate morphogenesis. </w:t>
      </w:r>
      <w:bookmarkStart w:id="80" w:name="OLE_LINK4"/>
      <w:bookmarkStart w:id="81" w:name="OLE_LINK5"/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AD68BB" w:rsidRPr="0050063A">
        <w:rPr>
          <w:rFonts w:asciiTheme="minorHAnsi" w:hAnsiTheme="minorHAnsi" w:cstheme="minorHAnsi"/>
          <w:color w:val="000000"/>
          <w:kern w:val="0"/>
        </w:rPr>
        <w:t xml:space="preserve">this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protocol, we present the workflow from larvae preparation to image analysis of </w:t>
      </w:r>
      <w:r w:rsidR="00E72EB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485DBF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. The methods describe the four important parameters for analyzing dendrites in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in detail, which are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length of dendrites,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surface area, </w:t>
      </w:r>
      <w:bookmarkEnd w:id="80"/>
      <w:bookmarkEnd w:id="81"/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>total numbers of branches</w:t>
      </w:r>
      <w:r w:rsidR="00155105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 xml:space="preserve"> and </w:t>
      </w:r>
      <w:r w:rsidR="00F01AC4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>branching structure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.</w:t>
      </w:r>
      <w:r w:rsidR="002942D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942DF" w:rsidRPr="0050063A">
        <w:rPr>
          <w:rFonts w:asciiTheme="minorHAnsi" w:hAnsiTheme="minorHAnsi" w:cstheme="minorHAnsi"/>
          <w:kern w:val="0"/>
        </w:rPr>
        <w:t xml:space="preserve">The critical step </w:t>
      </w:r>
      <w:r w:rsidR="00D0488F" w:rsidRPr="0050063A">
        <w:rPr>
          <w:rFonts w:asciiTheme="minorHAnsi" w:hAnsiTheme="minorHAnsi" w:cstheme="minorHAnsi"/>
          <w:kern w:val="0"/>
        </w:rPr>
        <w:t>wa</w:t>
      </w:r>
      <w:r w:rsidR="007D48D2" w:rsidRPr="0050063A">
        <w:rPr>
          <w:rFonts w:asciiTheme="minorHAnsi" w:hAnsiTheme="minorHAnsi" w:cstheme="minorHAnsi"/>
          <w:kern w:val="0"/>
        </w:rPr>
        <w:t>s</w:t>
      </w:r>
      <w:r w:rsidR="002942DF" w:rsidRPr="0050063A">
        <w:rPr>
          <w:rFonts w:asciiTheme="minorHAnsi" w:hAnsiTheme="minorHAnsi" w:cstheme="minorHAnsi"/>
          <w:kern w:val="0"/>
        </w:rPr>
        <w:t xml:space="preserve"> to remove as m</w:t>
      </w:r>
      <w:r w:rsidR="007D48D2" w:rsidRPr="0050063A">
        <w:rPr>
          <w:rFonts w:asciiTheme="minorHAnsi" w:hAnsiTheme="minorHAnsi" w:cstheme="minorHAnsi"/>
          <w:kern w:val="0"/>
        </w:rPr>
        <w:t>any</w:t>
      </w:r>
      <w:r w:rsidR="002942DF" w:rsidRPr="0050063A">
        <w:rPr>
          <w:rFonts w:asciiTheme="minorHAnsi" w:hAnsiTheme="minorHAnsi" w:cstheme="minorHAnsi"/>
          <w:kern w:val="0"/>
        </w:rPr>
        <w:t xml:space="preserve"> tissues from</w:t>
      </w:r>
      <w:r w:rsidR="002942DF" w:rsidRPr="0050063A">
        <w:rPr>
          <w:rFonts w:asciiTheme="minorHAnsi" w:hAnsiTheme="minorHAnsi" w:cstheme="minorHAnsi"/>
          <w:kern w:val="0"/>
        </w:rPr>
        <w:t xml:space="preserve"> </w:t>
      </w:r>
      <w:r w:rsidR="00F01AC4">
        <w:rPr>
          <w:rFonts w:asciiTheme="minorHAnsi" w:hAnsiTheme="minorHAnsi" w:cstheme="minorHAnsi"/>
          <w:kern w:val="0"/>
        </w:rPr>
        <w:t>the</w:t>
      </w:r>
      <w:r w:rsidR="00F01AC4">
        <w:rPr>
          <w:rFonts w:asciiTheme="minorHAnsi" w:hAnsiTheme="minorHAnsi" w:cstheme="minorHAnsi"/>
          <w:kern w:val="0"/>
        </w:rPr>
        <w:t xml:space="preserve"> </w:t>
      </w:r>
      <w:r w:rsidR="002942DF" w:rsidRPr="0050063A">
        <w:rPr>
          <w:rFonts w:asciiTheme="minorHAnsi" w:hAnsiTheme="minorHAnsi" w:cstheme="minorHAnsi"/>
          <w:kern w:val="0"/>
        </w:rPr>
        <w:t xml:space="preserve">larva body </w:t>
      </w:r>
      <w:r w:rsidR="00DE6FBA" w:rsidRPr="0050063A">
        <w:rPr>
          <w:rFonts w:asciiTheme="minorHAnsi" w:hAnsiTheme="minorHAnsi" w:cstheme="minorHAnsi"/>
          <w:kern w:val="0"/>
        </w:rPr>
        <w:t xml:space="preserve">wall </w:t>
      </w:r>
      <w:r w:rsidR="002942DF" w:rsidRPr="0050063A">
        <w:rPr>
          <w:rFonts w:asciiTheme="minorHAnsi" w:hAnsiTheme="minorHAnsi" w:cstheme="minorHAnsi"/>
          <w:kern w:val="0"/>
        </w:rPr>
        <w:t xml:space="preserve">as possible to fully expose the da neurons for imaging and analyses. </w:t>
      </w:r>
      <w:r w:rsidR="00F33A5A" w:rsidRPr="0050063A">
        <w:rPr>
          <w:rFonts w:asciiTheme="minorHAnsi" w:hAnsiTheme="minorHAnsi" w:cstheme="minorHAnsi"/>
          <w:kern w:val="0"/>
        </w:rPr>
        <w:t>T</w:t>
      </w:r>
      <w:r w:rsidR="007D48D2" w:rsidRPr="00B04E0B">
        <w:rPr>
          <w:rFonts w:asciiTheme="minorHAnsi" w:hAnsiTheme="minorHAnsi"/>
          <w:kern w:val="0"/>
        </w:rPr>
        <w:t xml:space="preserve">here might be some short branches cut off because of the limited number of Z-projection images. As this method is the relative measurement of dendrites length in comparison with the controls, </w:t>
      </w:r>
      <w:proofErr w:type="gramStart"/>
      <w:r w:rsidR="007D48D2" w:rsidRPr="00B04E0B">
        <w:rPr>
          <w:rFonts w:asciiTheme="minorHAnsi" w:hAnsiTheme="minorHAnsi"/>
          <w:kern w:val="0"/>
        </w:rPr>
        <w:t>a large number of</w:t>
      </w:r>
      <w:proofErr w:type="gramEnd"/>
      <w:r w:rsidR="007D48D2" w:rsidRPr="00B04E0B">
        <w:rPr>
          <w:rFonts w:asciiTheme="minorHAnsi" w:hAnsiTheme="minorHAnsi"/>
          <w:kern w:val="0"/>
        </w:rPr>
        <w:t xml:space="preserve"> images for each group of da neurons should be taken to increase </w:t>
      </w:r>
      <w:r w:rsidR="00F01AC4">
        <w:rPr>
          <w:rFonts w:asciiTheme="minorHAnsi" w:hAnsiTheme="minorHAnsi"/>
          <w:kern w:val="0"/>
        </w:rPr>
        <w:t xml:space="preserve">the </w:t>
      </w:r>
      <w:r w:rsidR="007D48D2" w:rsidRPr="00B04E0B">
        <w:rPr>
          <w:rFonts w:asciiTheme="minorHAnsi" w:hAnsiTheme="minorHAnsi"/>
          <w:kern w:val="0"/>
        </w:rPr>
        <w:t>coverage areas of Z-projection images.</w:t>
      </w:r>
    </w:p>
    <w:p w14:paraId="641D064C" w14:textId="77777777" w:rsidR="00155105" w:rsidRPr="0050063A" w:rsidRDefault="00155105" w:rsidP="008317F6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B70FBD4" w14:textId="4EDBD436" w:rsidR="00D05D64" w:rsidRPr="0050063A" w:rsidRDefault="00B03D3F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/>
          <w:kern w:val="0"/>
        </w:rPr>
      </w:pPr>
      <w:r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9E1A8F" w:rsidRPr="0050063A">
        <w:rPr>
          <w:rFonts w:asciiTheme="minorHAnsi" w:hAnsiTheme="minorHAnsi" w:cstheme="minorHAnsi"/>
          <w:color w:val="000000"/>
          <w:kern w:val="0"/>
        </w:rPr>
        <w:t xml:space="preserve"> class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IV </w:t>
      </w:r>
      <w:r w:rsidR="0075669A" w:rsidRPr="0050063A">
        <w:rPr>
          <w:rFonts w:asciiTheme="minorHAnsi" w:hAnsiTheme="minorHAnsi" w:cstheme="minorHAnsi"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a neurons </w:t>
      </w:r>
      <w:r w:rsidR="006113D3" w:rsidRPr="0050063A">
        <w:rPr>
          <w:rFonts w:asciiTheme="minorHAnsi" w:hAnsiTheme="minorHAnsi" w:cstheme="minorHAnsi"/>
          <w:color w:val="000000"/>
          <w:kern w:val="0"/>
        </w:rPr>
        <w:t>hav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been </w:t>
      </w:r>
      <w:r w:rsidR="0097470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focus of research concerning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dendrite arbor morphology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Db3J0eTwvQXV0aG9yPjxZZWFyPjIwMDk8L1llYXI+PFJl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==
</w:fldData>
        </w:fldChar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Db3J0eTwvQXV0aG9yPjxZZWFyPjIwMDk8L1llYXI+PFJl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==
</w:fldData>
        </w:fldChar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,21-23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585856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93AEB" w:rsidRPr="0050063A">
        <w:rPr>
          <w:rFonts w:asciiTheme="minorHAnsi" w:hAnsiTheme="minorHAnsi" w:cstheme="minorHAnsi"/>
          <w:noProof/>
          <w:color w:val="000000"/>
          <w:kern w:val="0"/>
        </w:rPr>
        <w:t xml:space="preserve">Morphogenesis of dendritic arbor development might be disrupted by loss 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or </w:t>
      </w:r>
      <w:r w:rsidR="00593AEB" w:rsidRPr="0050063A">
        <w:rPr>
          <w:rFonts w:asciiTheme="minorHAnsi" w:hAnsiTheme="minorHAnsi" w:cstheme="minorHAnsi"/>
          <w:noProof/>
          <w:color w:val="000000"/>
          <w:kern w:val="0"/>
        </w:rPr>
        <w:t>gain of gene function</w:t>
      </w:r>
      <w:r w:rsidR="00651899" w:rsidRPr="0050063A">
        <w:rPr>
          <w:rFonts w:asciiTheme="minorHAnsi" w:hAnsiTheme="minorHAnsi" w:cstheme="minorHAnsi"/>
          <w:noProof/>
          <w:color w:val="000000"/>
          <w:kern w:val="0"/>
        </w:rPr>
        <w:t>, demonstrating that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DA1AA8" w:rsidRPr="0050063A">
        <w:rPr>
          <w:rFonts w:asciiTheme="minorHAnsi" w:hAnsiTheme="minorHAnsi" w:cstheme="minorHAnsi"/>
          <w:noProof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development is sensitive to gene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tic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changes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&lt;EndNote&gt;&lt;Cite&gt;&lt;Author&gt;Copf&lt;/Author&gt;&lt;Year&gt;2015&lt;/Year&gt;&lt;RecNum&gt;14&lt;/RecNum&gt;&lt;DisplayText&gt;&lt;style face="superscript"&gt;24&lt;/style&gt;&lt;/DisplayText&gt;&lt;record&gt;&lt;rec-number&gt;14&lt;/rec-number&gt;&lt;foreign-keys&gt;&lt;key app="EN" db-id="de00ef2d405s0wedzzl55tvbwartdepxx99d" timestamp="1494947761"&gt;14&lt;/key&gt;&lt;/foreign-keys&gt;&lt;ref-type name="Journal Article"&gt;17&lt;/ref-type&gt;&lt;contributors&gt;&lt;authors&gt;&lt;author&gt;Copf, T.&lt;/author&gt;&lt;/authors&gt;&lt;/contributors&gt;&lt;auth-address&gt;Institute of Molecular Biology and Biotechnology, Nikolaou Plastira 100, PO Box 1385, Heraklion, GR-70013, Crete, Greece.&lt;/auth-address&gt;&lt;titles&gt;&lt;title&gt;Importance of gene dosage in controlling dendritic arbor formation during development&lt;/title&gt;&lt;secondary-title&gt;Eur J Neurosci&lt;/secondary-title&gt;&lt;/titles&gt;&lt;periodical&gt;&lt;full-title&gt;Eur J Neurosci&lt;/full-title&gt;&lt;/periodical&gt;&lt;pages&gt;2234-49&lt;/pages&gt;&lt;volume&gt;42&lt;/volume&gt;&lt;number&gt;6&lt;/number&gt;&lt;keywords&gt;&lt;keyword&gt;Animals&lt;/keyword&gt;&lt;keyword&gt;Brain/*growth &amp;amp; development/metabolism&lt;/keyword&gt;&lt;keyword&gt;Dendrites/*genetics&lt;/keyword&gt;&lt;keyword&gt;Drosophila&lt;/keyword&gt;&lt;keyword&gt;Drosophila Proteins/genetics&lt;/keyword&gt;&lt;keyword&gt;*Gene Dosage&lt;/keyword&gt;&lt;keyword&gt;Gene Expression Regulation, Developmental&lt;/keyword&gt;&lt;keyword&gt;Humans&lt;/keyword&gt;&lt;keyword&gt;Mammals/genetics/growth &amp;amp; development&lt;/keyword&gt;&lt;keyword&gt;*Morphogenesis&lt;/keyword&gt;&lt;keyword&gt;dendrite morphogenesis&lt;/keyword&gt;&lt;keyword&gt;gene dosage&lt;/keyword&gt;&lt;keyword&gt;human neuropsychiatric disorders&lt;/keyword&gt;&lt;keyword&gt;neural development&lt;/keyword&gt;&lt;/keywords&gt;&lt;dates&gt;&lt;year&gt;2015&lt;/year&gt;&lt;pub-dates&gt;&lt;date&gt;Sep&lt;/date&gt;&lt;/pub-dates&gt;&lt;/dates&gt;&lt;isbn&gt;1460-9568 (Electronic)&amp;#xD;0953-816X (Linking)&lt;/isbn&gt;&lt;accession-num&gt;26108333&lt;/accession-num&gt;&lt;urls&gt;&lt;related-urls&gt;&lt;url&gt;https://www.ncbi.nlm.nih.gov/pubmed/26108333&lt;/url&gt;&lt;/related-urls&gt;&lt;/urls&gt;&lt;electronic-resource-num&gt;10.1111/ejn.13002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4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 For genetic studies, it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 xml:space="preserve"> i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s important to analyze morphology accurately </w:t>
      </w:r>
      <w:r w:rsidR="00CB3BDC" w:rsidRPr="0050063A">
        <w:rPr>
          <w:rFonts w:asciiTheme="minorHAnsi" w:hAnsiTheme="minorHAnsi" w:cstheme="minorHAnsi"/>
          <w:noProof/>
          <w:color w:val="000000"/>
          <w:kern w:val="0"/>
        </w:rPr>
        <w:t xml:space="preserve">in order 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to understand </w:t>
      </w:r>
      <w:r w:rsidR="00CB3BDC" w:rsidRPr="0050063A">
        <w:rPr>
          <w:rFonts w:asciiTheme="minorHAnsi" w:hAnsiTheme="minorHAnsi" w:cstheme="minorHAnsi"/>
          <w:noProof/>
          <w:color w:val="000000"/>
          <w:kern w:val="0"/>
        </w:rPr>
        <w:t>its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 xml:space="preserve">impact 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on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8716F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A6E7E" w:rsidRPr="0050063A">
        <w:rPr>
          <w:rFonts w:asciiTheme="minorHAnsi" w:hAnsiTheme="minorHAnsi" w:cstheme="minorHAnsi"/>
          <w:noProof/>
          <w:color w:val="000000"/>
          <w:kern w:val="0"/>
        </w:rPr>
        <w:t>C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lass IV</w:t>
      </w:r>
      <w:r w:rsidR="005A6E7E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are complex but still accessible for high-quality imaging</w:t>
      </w:r>
      <w:r w:rsidR="00985C96" w:rsidRPr="0050063A">
        <w:rPr>
          <w:rFonts w:asciiTheme="minorHAnsi" w:hAnsiTheme="minorHAnsi" w:cstheme="minorHAnsi"/>
          <w:noProof/>
          <w:color w:val="000000"/>
          <w:kern w:val="0"/>
        </w:rPr>
        <w:t xml:space="preserve"> because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y are located just beneath the semi-transparent body wall and branch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>,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almost entirely i</w:t>
      </w:r>
      <w:r w:rsidR="00AC5B23" w:rsidRPr="0050063A">
        <w:rPr>
          <w:rFonts w:asciiTheme="minorHAnsi" w:hAnsiTheme="minorHAnsi" w:cstheme="minorHAnsi"/>
          <w:noProof/>
          <w:color w:val="000000"/>
          <w:kern w:val="0"/>
        </w:rPr>
        <w:t>n two di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mensional space. 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 xml:space="preserve">The dynamic 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 xml:space="preserve">GFP 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>fluorescen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>ce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76334F" w:rsidRPr="0050063A">
        <w:rPr>
          <w:rFonts w:asciiTheme="minorHAnsi" w:hAnsiTheme="minorHAnsi" w:cstheme="minorHAnsi"/>
          <w:noProof/>
          <w:color w:val="000000"/>
          <w:kern w:val="0"/>
        </w:rPr>
        <w:t>labe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led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CE080D" w:rsidRPr="0050063A">
        <w:rPr>
          <w:rFonts w:asciiTheme="minorHAnsi" w:hAnsiTheme="minorHAnsi" w:cstheme="minorHAnsi"/>
          <w:noProof/>
          <w:color w:val="000000"/>
          <w:kern w:val="0"/>
        </w:rPr>
        <w:t>(</w:t>
      </w:r>
      <w:r w:rsidR="00CE080D" w:rsidRPr="0050063A">
        <w:rPr>
          <w:rFonts w:asciiTheme="minorHAnsi" w:hAnsiTheme="minorHAnsi" w:cstheme="minorHAnsi"/>
          <w:color w:val="000000"/>
          <w:kern w:val="0"/>
        </w:rPr>
        <w:t xml:space="preserve">ppk-GAL4; UAS-GFP) 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provide 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>a readily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 visualized model to investigate</w:t>
      </w:r>
      <w:r w:rsidR="009A3D25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al development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630BC2"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direction of morphology change varies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630BC2" w:rsidRPr="0050063A">
        <w:rPr>
          <w:rFonts w:asciiTheme="minorHAnsi" w:hAnsiTheme="minorHAnsi" w:cstheme="minorHAnsi"/>
          <w:noProof/>
          <w:color w:val="000000"/>
          <w:kern w:val="0"/>
        </w:rPr>
        <w:t xml:space="preserve"> arbors can become overbranched or simplified</w:t>
      </w:r>
      <w:r w:rsidR="00967A57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Here</w:t>
      </w:r>
      <w:r w:rsidR="00D05D64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we categorized these morphological changes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by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quantitive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parameters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, </w:t>
      </w:r>
      <w:r w:rsidR="007E3872" w:rsidRPr="0050063A">
        <w:rPr>
          <w:rFonts w:asciiTheme="minorHAnsi" w:hAnsiTheme="minorHAnsi" w:cstheme="minorHAnsi"/>
          <w:i/>
          <w:noProof/>
          <w:color w:val="000000"/>
          <w:kern w:val="0"/>
        </w:rPr>
        <w:t>e.g.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the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>dendrite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length,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the </w:t>
      </w:r>
      <w:r w:rsidR="005C4571" w:rsidRPr="0050063A">
        <w:rPr>
          <w:rFonts w:asciiTheme="minorHAnsi" w:hAnsiTheme="minorHAnsi" w:cstheme="minorHAnsi"/>
          <w:noProof/>
          <w:color w:val="000000"/>
          <w:kern w:val="0"/>
        </w:rPr>
        <w:t xml:space="preserve">surface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>area</w:t>
      </w:r>
      <w:r w:rsidR="005C4571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5C4571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>the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total numbers of branches</w:t>
      </w:r>
      <w:r w:rsidR="00D05D64" w:rsidRPr="0050063A">
        <w:rPr>
          <w:rFonts w:asciiTheme="minorHAnsi" w:hAnsiTheme="minorHAnsi" w:cstheme="minorHAnsi"/>
          <w:color w:val="000000"/>
          <w:kern w:val="0"/>
        </w:rPr>
        <w:t>,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391AC7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branching structure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C2C19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FB563C" w:rsidRPr="0050063A">
        <w:rPr>
          <w:rFonts w:asciiTheme="minorHAnsi" w:hAnsiTheme="minorHAnsi" w:cstheme="minorHAnsi"/>
          <w:color w:val="000000"/>
          <w:kern w:val="0"/>
        </w:rPr>
        <w:t>Th</w:t>
      </w:r>
      <w:r w:rsidR="004656EF" w:rsidRPr="0050063A">
        <w:rPr>
          <w:rFonts w:asciiTheme="minorHAnsi" w:hAnsiTheme="minorHAnsi" w:cstheme="minorHAnsi"/>
          <w:color w:val="000000"/>
          <w:kern w:val="0"/>
        </w:rPr>
        <w:t xml:space="preserve">e </w:t>
      </w:r>
      <w:r w:rsidR="004656EF" w:rsidRPr="0050063A">
        <w:rPr>
          <w:rFonts w:asciiTheme="minorHAnsi" w:hAnsiTheme="minorHAnsi" w:cstheme="minorHAnsi"/>
          <w:color w:val="000000"/>
          <w:kern w:val="0"/>
        </w:rPr>
        <w:lastRenderedPageBreak/>
        <w:t xml:space="preserve">results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>reflect the response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 xml:space="preserve"> in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FB563C" w:rsidRPr="0050063A">
        <w:rPr>
          <w:rFonts w:asciiTheme="minorHAnsi" w:hAnsiTheme="minorHAnsi" w:cstheme="minorHAnsi"/>
          <w:i/>
          <w:noProof/>
          <w:color w:val="000000"/>
          <w:kern w:val="0"/>
        </w:rPr>
        <w:t>Sox102F</w:t>
      </w:r>
      <w:r w:rsidR="00FB563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>expressio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n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regulat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ing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al development, as </w:t>
      </w:r>
      <w:r w:rsidR="004656EF" w:rsidRPr="0050063A">
        <w:rPr>
          <w:rFonts w:asciiTheme="minorHAnsi" w:hAnsiTheme="minorHAnsi" w:cstheme="minorHAnsi"/>
          <w:noProof/>
          <w:color w:val="000000"/>
          <w:kern w:val="0"/>
        </w:rPr>
        <w:t>shown in this study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</w:p>
    <w:p w14:paraId="2C7C1207" w14:textId="46447608" w:rsidR="0076334F" w:rsidRPr="0050063A" w:rsidRDefault="00A83207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</w:p>
    <w:p w14:paraId="2ECC6A2A" w14:textId="4602922F" w:rsidR="002C527F" w:rsidRPr="0050063A" w:rsidRDefault="002C527F" w:rsidP="008317F6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/>
          <w:kern w:val="0"/>
        </w:rPr>
      </w:pP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Our protocol </w:t>
      </w:r>
      <w:r w:rsidR="00E72EBD" w:rsidRPr="0050063A">
        <w:rPr>
          <w:rFonts w:asciiTheme="minorHAnsi" w:hAnsiTheme="minorHAnsi" w:cstheme="minorHAnsi"/>
          <w:noProof/>
          <w:color w:val="000000"/>
          <w:kern w:val="0"/>
        </w:rPr>
        <w:t>was used to show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morpholog</w:t>
      </w:r>
      <w:r w:rsidR="00810674" w:rsidRPr="0050063A">
        <w:rPr>
          <w:rFonts w:asciiTheme="minorHAnsi" w:hAnsiTheme="minorHAnsi" w:cstheme="minorHAnsi"/>
          <w:noProof/>
          <w:color w:val="000000"/>
          <w:kern w:val="0"/>
        </w:rPr>
        <w:t>ical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changes of class IV </w:t>
      </w:r>
      <w:r w:rsidR="0075669A" w:rsidRPr="0050063A">
        <w:rPr>
          <w:rFonts w:asciiTheme="minorHAnsi" w:hAnsiTheme="minorHAnsi" w:cstheme="minorHAnsi"/>
          <w:noProof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a neurons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in flies in which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rtholog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Pr="0050063A">
        <w:rPr>
          <w:rFonts w:asciiTheme="minorHAnsi" w:hAnsiTheme="minorHAnsi" w:cstheme="minorHAnsi"/>
          <w:i/>
          <w:color w:val="000000"/>
          <w:kern w:val="0"/>
        </w:rPr>
        <w:t>SOX5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Pr="0050063A">
        <w:rPr>
          <w:rFonts w:asciiTheme="minorHAnsi" w:hAnsiTheme="minorHAnsi" w:cstheme="minorHAnsi"/>
          <w:i/>
          <w:noProof/>
          <w:color w:val="000000"/>
          <w:kern w:val="0"/>
        </w:rPr>
        <w:t>Sox102F,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was silenced, indicat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>ing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an important funct</w:t>
      </w:r>
      <w:r w:rsidR="00D05D64" w:rsidRPr="0050063A">
        <w:rPr>
          <w:rFonts w:asciiTheme="minorHAnsi" w:hAnsiTheme="minorHAnsi" w:cstheme="minorHAnsi"/>
          <w:noProof/>
          <w:color w:val="000000"/>
          <w:kern w:val="0"/>
        </w:rPr>
        <w:t>i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onal role of </w:t>
      </w:r>
      <w:r w:rsidRPr="0050063A">
        <w:rPr>
          <w:rFonts w:asciiTheme="minorHAnsi" w:hAnsiTheme="minorHAnsi" w:cstheme="minorHAnsi"/>
          <w:i/>
          <w:noProof/>
          <w:color w:val="000000"/>
          <w:kern w:val="0"/>
        </w:rPr>
        <w:t>SOX5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in </w:t>
      </w:r>
      <w:r w:rsidR="007D7235" w:rsidRPr="0050063A">
        <w:rPr>
          <w:rFonts w:asciiTheme="minorHAnsi" w:hAnsiTheme="minorHAnsi" w:cstheme="minorHAnsi"/>
          <w:color w:val="000000"/>
          <w:kern w:val="0"/>
        </w:rPr>
        <w:t xml:space="preserve">dendrite development 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>and morphogenesis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proteins are a family of secreted glycoproteins that have been implicated in regulating dendrite morphogeneis.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2 and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7b promote </w:t>
      </w:r>
      <w:r w:rsidR="00360178" w:rsidRPr="0050063A">
        <w:rPr>
          <w:rFonts w:asciiTheme="minorHAnsi" w:hAnsiTheme="minorHAnsi" w:cstheme="minorHAnsi"/>
          <w:noProof/>
          <w:color w:val="000000"/>
          <w:kern w:val="0"/>
        </w:rPr>
        <w:t>da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and </w:t>
      </w:r>
      <w:r w:rsidR="00AA1285" w:rsidRPr="0050063A">
        <w:rPr>
          <w:rFonts w:asciiTheme="minorHAnsi" w:hAnsiTheme="minorHAnsi" w:cstheme="minorHAnsi"/>
          <w:noProof/>
          <w:color w:val="000000"/>
          <w:kern w:val="0"/>
        </w:rPr>
        <w:t xml:space="preserve">neuronal 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>complexity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9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D05D64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. 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In 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canonical pathway, this activation is followed by activation of GSK3β, a serine-threonine kinase, which in turn activates β-catenin mediated transcription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D05D64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&lt;EndNote&gt;&lt;Cite&gt;&lt;Author&gt;Rosso&lt;/Author&gt;&lt;Year&gt;2013&lt;/Year&gt;&lt;RecNum&gt;4&lt;/RecNum&gt;&lt;DisplayText&gt;&lt;style face="superscript"&gt;25&lt;/style&gt;&lt;/DisplayText&gt;&lt;record&gt;&lt;rec-number&gt;4&lt;/rec-number&gt;&lt;foreign-keys&gt;&lt;key app="EN" db-id="ferdxxpdnprfaueftdkvs2em25v2az59x5dz"&gt;4&lt;/key&gt;&lt;/foreign-keys&gt;&lt;ref-type name="Journal Article"&gt;17&lt;/ref-type&gt;&lt;contributors&gt;&lt;authors&gt;&lt;author&gt;Rosso, S. B.&lt;/author&gt;&lt;author&gt;Inestrosa, N. C.&lt;/author&gt;&lt;/authors&gt;&lt;/contributors&gt;&lt;auth-address&gt;Laboratorio de Toxicologia Experimental, Facultad de Ciencias Bioquimicas y Farmaceuticas, Universidad Nacional de Rosario Rosario, Santa Fe, Argentina.&lt;/auth-address&gt;&lt;titles&gt;&lt;title&gt;WNT signaling in neuronal maturation and synaptogenesis&lt;/title&gt;&lt;secondary-title&gt;Front Cell Neurosci&lt;/secondary-title&gt;&lt;/titles&gt;&lt;periodical&gt;&lt;full-title&gt;Front Cell Neurosci&lt;/full-title&gt;&lt;/periodical&gt;&lt;pages&gt;103&lt;/pages&gt;&lt;volume&gt;7&lt;/volume&gt;&lt;edition&gt;2013/07/13&lt;/edition&gt;&lt;dates&gt;&lt;year&gt;2013&lt;/year&gt;&lt;/dates&gt;&lt;isbn&gt;1662-5102 (Print)&amp;#xD;1662-5102 (Linking)&lt;/isbn&gt;&lt;accession-num&gt;23847469&lt;/accession-num&gt;&lt;urls&gt;&lt;related-urls&gt;&lt;url&gt;http://www.ncbi.nlm.nih.gov/entrez/query.fcgi?cmd=Retrieve&amp;amp;db=PubMed&amp;amp;dopt=Citation&amp;amp;list_uids=23847469&lt;/url&gt;&lt;/related-urls&gt;&lt;/urls&gt;&lt;electronic-resource-num&gt;10.3389/fncel.2013.00103&lt;/electronic-resource-num&gt;&lt;language&gt;eng&lt;/language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5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. We have previously found that silencing of 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>SOX5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in human SH-SY5Y neuroblastoma cells resulted in a significant repression of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signaling activity and </w:t>
      </w:r>
      <w:r w:rsidR="007D7235" w:rsidRPr="0050063A">
        <w:rPr>
          <w:rFonts w:asciiTheme="minorHAnsi" w:hAnsiTheme="minorHAnsi" w:cstheme="minorHAnsi"/>
        </w:rPr>
        <w:t xml:space="preserve">regulated the expression of </w:t>
      </w:r>
      <w:r w:rsidR="002E3098" w:rsidRPr="0050063A">
        <w:rPr>
          <w:rFonts w:asciiTheme="minorHAnsi" w:hAnsiTheme="minorHAnsi" w:cstheme="minorHAnsi"/>
        </w:rPr>
        <w:t xml:space="preserve">a number of </w:t>
      </w:r>
      <w:proofErr w:type="spellStart"/>
      <w:r w:rsidR="00BD7E1B" w:rsidRPr="0050063A">
        <w:rPr>
          <w:rFonts w:asciiTheme="minorHAnsi" w:hAnsiTheme="minorHAnsi" w:cstheme="minorHAnsi"/>
        </w:rPr>
        <w:t>Wnt</w:t>
      </w:r>
      <w:proofErr w:type="spellEnd"/>
      <w:r w:rsidR="007D7235" w:rsidRPr="0050063A">
        <w:rPr>
          <w:rFonts w:asciiTheme="minorHAnsi" w:hAnsiTheme="minorHAnsi" w:cstheme="minorHAnsi"/>
        </w:rPr>
        <w:t xml:space="preserve"> genes including </w:t>
      </w:r>
      <w:r w:rsidR="00A51D82" w:rsidRPr="0050063A">
        <w:rPr>
          <w:rFonts w:asciiTheme="minorHAnsi" w:hAnsiTheme="minorHAnsi" w:cstheme="minorHAnsi"/>
        </w:rPr>
        <w:t xml:space="preserve">an </w:t>
      </w:r>
      <w:r w:rsidR="007D7235" w:rsidRPr="0050063A">
        <w:rPr>
          <w:rFonts w:asciiTheme="minorHAnsi" w:hAnsiTheme="minorHAnsi" w:cstheme="minorHAnsi"/>
        </w:rPr>
        <w:t>overexpress</w:t>
      </w:r>
      <w:r w:rsidR="00A51D82" w:rsidRPr="0050063A">
        <w:rPr>
          <w:rFonts w:asciiTheme="minorHAnsi" w:hAnsiTheme="minorHAnsi" w:cstheme="minorHAnsi"/>
        </w:rPr>
        <w:t xml:space="preserve">ion of </w:t>
      </w:r>
      <w:r w:rsidR="007D7235" w:rsidRPr="0050063A">
        <w:rPr>
          <w:rFonts w:asciiTheme="minorHAnsi" w:eastAsia="Times New Roman" w:hAnsiTheme="minorHAnsi" w:cstheme="minorHAnsi"/>
          <w:bCs/>
          <w:i/>
          <w:color w:val="000000"/>
          <w:kern w:val="24"/>
        </w:rPr>
        <w:t>GSK3</w:t>
      </w:r>
      <w:r w:rsidR="001614EF" w:rsidRPr="001614EF">
        <w:rPr>
          <w:rFonts w:ascii="Symbol" w:eastAsia="Times New Roman" w:hAnsi="Symbol" w:cstheme="minorHAnsi"/>
          <w:bCs/>
          <w:color w:val="000000"/>
          <w:kern w:val="24"/>
        </w:rPr>
        <w:t>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125DBF" w:rsidRPr="0050063A">
        <w:rPr>
          <w:rFonts w:asciiTheme="minorHAnsi" w:hAnsiTheme="minorHAnsi" w:cstheme="minorHAnsi"/>
          <w:color w:val="000000"/>
          <w:kern w:val="0"/>
        </w:rPr>
        <w:instrText xml:space="preserve"> ADDIN EN.CITE &lt;EndNote&gt;&lt;Cite&gt;&lt;Author&gt;Li&lt;/Author&gt;&lt;Year&gt;2017&lt;/Year&gt;&lt;RecNum&gt;3&lt;/RecNum&gt;&lt;DisplayText&gt;&lt;style face="superscript"&gt;15&lt;/style&gt;&lt;/DisplayText&gt;&lt;record&gt;&lt;rec-number&gt;3&lt;/rec-number&gt;&lt;foreign-keys&gt;&lt;key app="EN" db-id="de00ef2d405s0wedzzl55tvbwartdepxx99d" timestamp="1493929192"&gt;3&lt;/key&gt;&lt;/foreign-keys&gt;&lt;ref-type name="Journal Article"&gt;17&lt;/ref-type&gt;&lt;contributors&gt;&lt;authors&gt;&lt;author&gt;Li, A.&lt;/author&gt;&lt;author&gt;Hooli, B.&lt;/author&gt;&lt;author&gt;Mullin, K.&lt;/author&gt;&lt;author&gt;Tate, R. E.&lt;/author&gt;&lt;author&gt;Bubnys, A.&lt;/author&gt;&lt;author&gt;Kirchner, R.&lt;/author&gt;&lt;author&gt;Chapman, B.&lt;/author&gt;&lt;author&gt;Hofmann, O.&lt;/author&gt;&lt;author&gt;Hide, W.&lt;/author&gt;&lt;author&gt;Tanzi, R. E.&lt;/author&gt;&lt;/authors&gt;&lt;/contributors&gt;&lt;auth-address&gt;Genetics and Aging Research Unit, Department of Neurology, Massachusetts General Hospital, Harvard Medical School, MassGeneral Institute for Neurodegenerative Diseases, Charlestown, MA 02129, USA.&amp;#xD;Department of Biostatistics, Harvard T. H. Chan School of Public Health, Boston, MA 02115, USA.&amp;#xD;Center for Cancer Research, University of Melbourne, Melbourne 3000, Australia and.&amp;#xD;Department of Neuroscience, Sheffield Institute for Translational Neuroscience, University of Sheffield, Sheffield S10 2HQ, UK.&lt;/auth-address&gt;&lt;titles&gt;&lt;title&gt;Silencing of the Drosophila ortholog of SOX5 leads to abnormal neuronal development and behavioral impairment&lt;/title&gt;&lt;secondary-title&gt;Hum Mol Genet&lt;/secondary-title&gt;&lt;/titles&gt;&lt;periodical&gt;&lt;full-title&gt;Hum Mol Genet&lt;/full-title&gt;&lt;/periodical&gt;&lt;pages&gt;1472-1482&lt;/pages&gt;&lt;volume&gt;26&lt;/volume&gt;&lt;number&gt;8&lt;/number&gt;&lt;dates&gt;&lt;year&gt;2017&lt;/year&gt;&lt;pub-dates&gt;&lt;date&gt;Apr 15&lt;/date&gt;&lt;/pub-dates&gt;&lt;/dates&gt;&lt;isbn&gt;1460-2083 (Electronic)&amp;#xD;0964-6906 (Linking)&lt;/isbn&gt;&lt;accession-num&gt;28186563&lt;/accession-num&gt;&lt;urls&gt;&lt;related-urls&gt;&lt;url&gt;https://www.ncbi.nlm.nih.gov/pubmed/28186563&lt;/url&gt;&lt;/related-urls&gt;&lt;/urls&gt;&lt;electronic-resource-num&gt;10.1093/hmg/ddx051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125DBF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</w:rPr>
        <w:t>.</w:t>
      </w:r>
      <w:r w:rsidR="007D7235" w:rsidRPr="0050063A">
        <w:rPr>
          <w:rFonts w:asciiTheme="minorHAnsi" w:hAnsiTheme="minorHAnsi" w:cstheme="minorHAnsi"/>
          <w:color w:val="FF0000"/>
        </w:rPr>
        <w:t xml:space="preserve"> </w:t>
      </w:r>
      <w:r w:rsidR="00E35C03" w:rsidRPr="0050063A">
        <w:rPr>
          <w:rFonts w:asciiTheme="minorHAnsi" w:hAnsiTheme="minorHAnsi" w:cstheme="minorHAnsi"/>
          <w:color w:val="000000" w:themeColor="text1"/>
        </w:rPr>
        <w:t>Increased</w:t>
      </w:r>
      <w:r w:rsidR="00911056" w:rsidRPr="0050063A">
        <w:rPr>
          <w:rFonts w:asciiTheme="minorHAnsi" w:hAnsiTheme="minorHAnsi" w:cstheme="minorHAnsi"/>
          <w:color w:val="000000" w:themeColor="text1"/>
        </w:rPr>
        <w:t xml:space="preserve"> expression of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35C03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>GSK3</w:t>
      </w:r>
      <w:r w:rsidR="001614EF">
        <w:rPr>
          <w:rFonts w:ascii="Symbol" w:hAnsi="Symbol" w:cstheme="minorHAnsi"/>
          <w:noProof/>
          <w:color w:val="000000" w:themeColor="text1"/>
          <w:kern w:val="0"/>
        </w:rPr>
        <w:t></w:t>
      </w:r>
      <w:r w:rsidR="00E35C03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has been associated with the hallmark characteristics of AD, including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memory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>loss, β-amyloid</w:t>
      </w:r>
      <w:r w:rsidR="00911056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plagues</w:t>
      </w:r>
      <w:r w:rsidR="00D05D64" w:rsidRPr="0050063A">
        <w:rPr>
          <w:rFonts w:asciiTheme="minorHAnsi" w:hAnsiTheme="minorHAnsi" w:cstheme="minorHAnsi"/>
          <w:noProof/>
          <w:color w:val="000000" w:themeColor="text1"/>
          <w:kern w:val="0"/>
        </w:rPr>
        <w:t>,</w:t>
      </w:r>
      <w:r w:rsidR="00911056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>and abnormal hyper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phosphorylation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of tau</w: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</w:rPr>
        <w:instrText xml:space="preserve"> ADDIN EN.CITE &lt;EndNote&gt;&lt;Cite&gt;&lt;Author&gt;Engel&lt;/Author&gt;&lt;Year&gt;2006&lt;/Year&gt;&lt;RecNum&gt;1003&lt;/RecNum&gt;&lt;DisplayText&gt;&lt;style face="superscript"&gt;26&lt;/style&gt;&lt;/DisplayText&gt;&lt;record&gt;&lt;rec-number&gt;1003&lt;/rec-number&gt;&lt;foreign-keys&gt;&lt;key app="EN" db-id="refr29x2kaz5pjeaterv9rwnwpx92xazszvv"&gt;1003&lt;/key&gt;&lt;/foreign-keys&gt;&lt;ref-type name="Journal Article"&gt;17&lt;/ref-type&gt;&lt;contributors&gt;&lt;authors&gt;&lt;author&gt;Engel, T.&lt;/author&gt;&lt;author&gt;Hernandez, F.&lt;/author&gt;&lt;author&gt;Avila, J.&lt;/author&gt;&lt;author&gt;Lucas, J. J.&lt;/author&gt;&lt;/authors&gt;&lt;/contributors&gt;&lt;auth-address&gt;Centro de Biologia Molecular Severo Ochoa, Consejo Superior de Investigaciones Cientificas, Universidad Autonoma de Madrid, 28049 Madrid, Spain.&lt;/auth-address&gt;&lt;titles&gt;&lt;title&gt;Full reversal of Alzheimer&amp;apos;s disease-like phenotype in a mouse model with conditional overexpression of glycogen synthase kinase-3&lt;/title&gt;&lt;secondary-title&gt;J Neurosci&lt;/secondary-title&gt;&lt;/titles&gt;&lt;periodical&gt;&lt;full-title&gt;J Neurosci&lt;/full-title&gt;&lt;/periodical&gt;&lt;pages&gt;5083-90&lt;/pages&gt;&lt;volume&gt;26&lt;/volume&gt;&lt;number&gt;19&lt;/number&gt;&lt;edition&gt;2006/05/12&lt;/edition&gt;&lt;keywords&gt;&lt;keyword&gt;Alzheimer Disease/*diagnosis/*enzymology/genetics&lt;/keyword&gt;&lt;keyword&gt;Animals&lt;/keyword&gt;&lt;keyword&gt;Brain/*metabolism&lt;/keyword&gt;&lt;keyword&gt;Cognition Disorders/*diagnosis/*enzymology/genetics&lt;/keyword&gt;&lt;keyword&gt;*Disease Models, Animal&lt;/keyword&gt;&lt;keyword&gt;Gene Silencing&lt;/keyword&gt;&lt;keyword&gt;Glycogen Synthase Kinase 3/genetics/*metabolism&lt;/keyword&gt;&lt;keyword&gt;Mice&lt;/keyword&gt;&lt;keyword&gt;Mice, Transgenic&lt;/keyword&gt;&lt;keyword&gt;Phenotype&lt;/keyword&gt;&lt;/keywords&gt;&lt;dates&gt;&lt;year&gt;2006&lt;/year&gt;&lt;pub-dates&gt;&lt;date&gt;May 10&lt;/date&gt;&lt;/pub-dates&gt;&lt;/dates&gt;&lt;isbn&gt;1529-2401 (Electronic)&amp;#xD;0270-6474 (Linking)&lt;/isbn&gt;&lt;accession-num&gt;16687499&lt;/accession-num&gt;&lt;urls&gt;&lt;related-urls&gt;&lt;url&gt;http://www.ncbi.nlm.nih.gov/entrez/query.fcgi?cmd=Retrieve&amp;amp;db=PubMed&amp;amp;dopt=Citation&amp;amp;list_uids=16687499&lt;/url&gt;&lt;/related-urls&gt;&lt;/urls&gt;&lt;electronic-resource-num&gt;26/19/5083 [pii]&amp;#xD;10.1523/JNEUROSCI.0604-06.2006&lt;/electronic-resource-num&gt;&lt;language&gt;eng&lt;/language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  <w:vertAlign w:val="superscript"/>
        </w:rPr>
        <w:t>26</w: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. Silencing of 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SOX5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increased </w:t>
      </w:r>
      <w:r w:rsidR="00846341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>GSK3</w:t>
      </w:r>
      <w:r w:rsidR="00846341" w:rsidRPr="0050063A">
        <w:rPr>
          <w:rFonts w:asciiTheme="minorHAnsi" w:hAnsiTheme="minorHAnsi" w:cstheme="minorHAnsi"/>
          <w:noProof/>
          <w:color w:val="000000" w:themeColor="text1"/>
          <w:kern w:val="0"/>
        </w:rPr>
        <w:t>β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expression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,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which</w:t>
      </w:r>
      <w:r w:rsidR="00D12FA4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might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indicate a functional link between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 xml:space="preserve">SOX5 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>and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 xml:space="preserve"> GSK3</w:t>
      </w:r>
      <w:r w:rsidR="00846341" w:rsidRPr="0050063A">
        <w:rPr>
          <w:rFonts w:asciiTheme="minorHAnsi" w:hAnsiTheme="minorHAnsi" w:cstheme="minorHAnsi"/>
          <w:noProof/>
          <w:color w:val="000000" w:themeColor="text1"/>
          <w:kern w:val="0"/>
        </w:rPr>
        <w:t>β</w:t>
      </w:r>
      <w:r w:rsidR="006A00BE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</w:p>
    <w:p w14:paraId="370FB759" w14:textId="77777777" w:rsidR="00D05D64" w:rsidRPr="0050063A" w:rsidRDefault="00922FE1" w:rsidP="008317F6">
      <w:pPr>
        <w:rPr>
          <w:rFonts w:asciiTheme="minorHAnsi" w:hAnsiTheme="minorHAnsi" w:cstheme="minorHAnsi"/>
          <w:color w:val="4F81BD" w:themeColor="accen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The</w:t>
      </w:r>
      <w:r w:rsidR="006D281D" w:rsidRPr="0050063A">
        <w:rPr>
          <w:rFonts w:asciiTheme="minorHAnsi" w:hAnsiTheme="minorHAnsi" w:cstheme="minorHAnsi"/>
          <w:color w:val="000000" w:themeColor="text1"/>
          <w:kern w:val="0"/>
        </w:rPr>
        <w:t xml:space="preserve"> Class IV da neurons have the most highly complex dendrites of all sensory neurons.</w:t>
      </w:r>
      <w:r w:rsidR="006D281D" w:rsidRPr="0050063A">
        <w:rPr>
          <w:rFonts w:asciiTheme="minorHAnsi" w:hAnsiTheme="minorHAnsi" w:cstheme="minorHAnsi"/>
          <w:color w:val="4F81BD" w:themeColor="accent1"/>
          <w:kern w:val="0"/>
        </w:rPr>
        <w:t xml:space="preserve"> </w:t>
      </w:r>
    </w:p>
    <w:p w14:paraId="0413F9A6" w14:textId="77777777" w:rsidR="00D05D64" w:rsidRPr="0050063A" w:rsidRDefault="00D05D64" w:rsidP="008317F6">
      <w:pPr>
        <w:rPr>
          <w:rFonts w:asciiTheme="minorHAnsi" w:hAnsiTheme="minorHAnsi" w:cstheme="minorHAnsi"/>
          <w:color w:val="4F81BD" w:themeColor="accent1"/>
          <w:kern w:val="0"/>
        </w:rPr>
      </w:pPr>
    </w:p>
    <w:p w14:paraId="73119C01" w14:textId="736D0348" w:rsidR="001F662F" w:rsidRPr="0050063A" w:rsidRDefault="00FB563C" w:rsidP="008317F6">
      <w:pPr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I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F049DA" w:rsidRPr="0050063A">
        <w:rPr>
          <w:rFonts w:asciiTheme="minorHAnsi" w:hAnsiTheme="minorHAnsi" w:cstheme="minorHAnsi"/>
          <w:color w:val="000000"/>
          <w:kern w:val="0"/>
        </w:rPr>
        <w:t xml:space="preserve">this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protocol</w:t>
      </w:r>
      <w:r w:rsidR="00D05D64" w:rsidRPr="0050063A">
        <w:rPr>
          <w:rFonts w:asciiTheme="minorHAnsi" w:hAnsiTheme="minorHAnsi" w:cstheme="minorHAnsi"/>
          <w:color w:val="000000"/>
          <w:kern w:val="0"/>
        </w:rPr>
        <w:t>,</w:t>
      </w:r>
      <w:r w:rsidR="00D94E5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 xml:space="preserve">we have developed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a method</w:t>
      </w:r>
      <w:r w:rsidR="00D94E5E" w:rsidRPr="0050063A">
        <w:rPr>
          <w:rFonts w:asciiTheme="minorHAnsi" w:hAnsiTheme="minorHAnsi" w:cstheme="minorHAnsi"/>
          <w:color w:val="000000"/>
          <w:kern w:val="0"/>
        </w:rPr>
        <w:t xml:space="preserve"> to analyze the complexity of arbor and branches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B3BD6" w:rsidRPr="0050063A">
        <w:rPr>
          <w:rFonts w:asciiTheme="minorHAnsi" w:hAnsiTheme="minorHAnsi" w:cstheme="minorHAnsi"/>
          <w:color w:val="000000"/>
          <w:kern w:val="0"/>
        </w:rPr>
        <w:t xml:space="preserve">to abstract the properties of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 xml:space="preserve">class IV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E0269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C15E0B" w:rsidRPr="0050063A">
        <w:rPr>
          <w:rFonts w:asciiTheme="minorHAnsi" w:hAnsiTheme="minorHAnsi" w:cstheme="minorHAnsi"/>
          <w:i/>
          <w:color w:val="000000"/>
          <w:kern w:val="0"/>
        </w:rPr>
        <w:t>D</w:t>
      </w:r>
      <w:r w:rsidR="00AE0269" w:rsidRPr="0050063A">
        <w:rPr>
          <w:rFonts w:asciiTheme="minorHAnsi" w:hAnsiTheme="minorHAnsi" w:cstheme="minorHAnsi"/>
          <w:i/>
          <w:color w:val="000000"/>
          <w:kern w:val="0"/>
        </w:rPr>
        <w:t>rosophila</w:t>
      </w:r>
      <w:r w:rsidR="001B3BD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based on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>conventionally available</w:t>
      </w:r>
      <w:r w:rsidR="007D6A0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plugin</w:t>
      </w:r>
      <w:r w:rsidR="00F01AC4">
        <w:rPr>
          <w:rFonts w:asciiTheme="minorHAnsi" w:hAnsiTheme="minorHAnsi" w:cstheme="minorHAnsi"/>
          <w:color w:val="000000"/>
          <w:kern w:val="0"/>
        </w:rPr>
        <w:t>s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 and software.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>I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mages that </w:t>
      </w:r>
      <w:proofErr w:type="gramStart"/>
      <w:r w:rsidR="00900147" w:rsidRPr="0050063A">
        <w:rPr>
          <w:rFonts w:asciiTheme="minorHAnsi" w:hAnsiTheme="minorHAnsi" w:cstheme="minorHAnsi"/>
          <w:color w:val="000000"/>
          <w:kern w:val="0"/>
        </w:rPr>
        <w:t>were taken</w:t>
      </w:r>
      <w:proofErr w:type="gramEnd"/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 from a confocal microscope were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analyz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ed,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the plugin segmentation </w:t>
      </w:r>
      <w:r w:rsidR="00B76E00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a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simple neurite tracer provide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d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 an ideal tool to trace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01AC4">
        <w:rPr>
          <w:rFonts w:asciiTheme="minorHAnsi" w:hAnsiTheme="minorHAnsi" w:cstheme="minorHAnsi"/>
          <w:color w:val="000000"/>
          <w:kern w:val="0"/>
        </w:rPr>
        <w:t>the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dendrite branche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25nYWlyPC9BdXRob3I+PFllYXI+MjAxMTwvWWVhcj48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</w:fldData>
        </w:fldChar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25nYWlyPC9BdXRob3I+PFllYXI+MjAxMTwvWWVhcj48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</w:fldData>
        </w:fldChar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7,28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A62CD" w:rsidRPr="0050063A">
        <w:rPr>
          <w:rFonts w:asciiTheme="minorHAnsi" w:hAnsiTheme="minorHAnsi" w:cstheme="minorHAnsi"/>
          <w:color w:val="000000"/>
          <w:kern w:val="0"/>
        </w:rPr>
        <w:t>In addition, t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>his quantification method allows for the detail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>e</w:t>
      </w:r>
      <w:r w:rsidR="006928F9" w:rsidRPr="0050063A">
        <w:rPr>
          <w:rFonts w:asciiTheme="minorHAnsi" w:hAnsiTheme="minorHAnsi" w:cstheme="minorHAnsi"/>
          <w:color w:val="000000"/>
          <w:kern w:val="0"/>
        </w:rPr>
        <w:t>d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>analysis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o</w:t>
      </w:r>
      <w:r w:rsidR="00235B4C" w:rsidRPr="0050063A">
        <w:rPr>
          <w:rFonts w:asciiTheme="minorHAnsi" w:hAnsiTheme="minorHAnsi" w:cstheme="minorHAnsi"/>
          <w:color w:val="000000"/>
          <w:kern w:val="0"/>
        </w:rPr>
        <w:t>f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dendrite complexity by presenting the ratios of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various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levels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>branching from the soma to the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 xml:space="preserve"> more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distant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 xml:space="preserve"> dendrite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A62CD" w:rsidRPr="0050063A">
        <w:rPr>
          <w:rFonts w:asciiTheme="minorHAnsi" w:hAnsiTheme="minorHAnsi" w:cstheme="minorHAnsi"/>
          <w:color w:val="000000" w:themeColor="text1"/>
          <w:kern w:val="0"/>
        </w:rPr>
        <w:t xml:space="preserve">Moreover, </w:t>
      </w:r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 xml:space="preserve">this method might </w:t>
      </w:r>
      <w:proofErr w:type="gramStart"/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>be used</w:t>
      </w:r>
      <w:proofErr w:type="gramEnd"/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 xml:space="preserve"> to analyze </w:t>
      </w:r>
      <w:r w:rsidR="002E489B" w:rsidRPr="0050063A">
        <w:rPr>
          <w:rFonts w:asciiTheme="minorHAnsi" w:hAnsiTheme="minorHAnsi" w:cstheme="minorHAnsi"/>
          <w:color w:val="000000" w:themeColor="text1"/>
          <w:kern w:val="0"/>
        </w:rPr>
        <w:t xml:space="preserve">other </w:t>
      </w:r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 xml:space="preserve">classes of da neurons. </w:t>
      </w:r>
      <w:r w:rsidR="000F73CB" w:rsidRPr="0050063A">
        <w:rPr>
          <w:rFonts w:asciiTheme="minorHAnsi" w:hAnsiTheme="minorHAnsi" w:cstheme="minorHAnsi"/>
          <w:color w:val="000000" w:themeColor="text1"/>
          <w:kern w:val="0"/>
        </w:rPr>
        <w:t>F</w:t>
      </w:r>
      <w:r w:rsidR="002E489B" w:rsidRPr="0050063A">
        <w:rPr>
          <w:rFonts w:asciiTheme="minorHAnsi" w:hAnsiTheme="minorHAnsi" w:cstheme="minorHAnsi"/>
          <w:color w:val="000000" w:themeColor="text1"/>
          <w:kern w:val="0"/>
        </w:rPr>
        <w:t xml:space="preserve">or instance, 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>c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lass I da neurons extend secondary dendrites to one side of the body wall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>; c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lass II has bifurcating branches symmetrically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 xml:space="preserve">; and </w:t>
      </w:r>
      <w:r w:rsidR="00F01AC4">
        <w:rPr>
          <w:rFonts w:asciiTheme="minorHAnsi" w:eastAsia="Times New Roman" w:hAnsiTheme="minorHAnsi" w:cstheme="minorHAnsi"/>
          <w:color w:val="000000" w:themeColor="text1"/>
        </w:rPr>
        <w:t>c</w:t>
      </w:r>
      <w:r w:rsidR="00F01AC4" w:rsidRPr="0050063A">
        <w:rPr>
          <w:rFonts w:asciiTheme="minorHAnsi" w:eastAsia="Times New Roman" w:hAnsiTheme="minorHAnsi" w:cstheme="minorHAnsi"/>
          <w:color w:val="000000" w:themeColor="text1"/>
        </w:rPr>
        <w:t xml:space="preserve">lass 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III da neurons have more complexity of branching and spikes.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In summary, w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e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 xml:space="preserve">have 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provide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d a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 protocol of imaging and analysis of class IV da neurons</w:t>
      </w:r>
      <w:r w:rsidR="00922FE1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for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neuron</w:t>
      </w:r>
      <w:r w:rsidR="007D7235" w:rsidRPr="0050063A">
        <w:rPr>
          <w:rFonts w:asciiTheme="minorHAnsi" w:hAnsiTheme="minorHAnsi" w:cstheme="minorHAnsi"/>
          <w:color w:val="000000" w:themeColor="text1"/>
          <w:kern w:val="0"/>
        </w:rPr>
        <w:t>al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dendrite analy</w:t>
      </w:r>
      <w:r w:rsidR="007D7235" w:rsidRPr="0050063A">
        <w:rPr>
          <w:rFonts w:asciiTheme="minorHAnsi" w:hAnsiTheme="minorHAnsi" w:cstheme="minorHAnsi"/>
          <w:color w:val="000000" w:themeColor="text1"/>
          <w:kern w:val="0"/>
        </w:rPr>
        <w:t>ses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in </w:t>
      </w:r>
      <w:r w:rsidR="00670025" w:rsidRPr="0050063A">
        <w:rPr>
          <w:rFonts w:asciiTheme="minorHAnsi" w:hAnsiTheme="minorHAnsi" w:cstheme="minorHAnsi"/>
          <w:i/>
          <w:color w:val="000000" w:themeColor="text1"/>
          <w:kern w:val="0"/>
        </w:rPr>
        <w:t>D</w:t>
      </w:r>
      <w:r w:rsidR="00A523BE" w:rsidRPr="0050063A">
        <w:rPr>
          <w:rFonts w:asciiTheme="minorHAnsi" w:hAnsiTheme="minorHAnsi" w:cstheme="minorHAnsi"/>
          <w:i/>
          <w:color w:val="000000" w:themeColor="text1"/>
          <w:kern w:val="0"/>
        </w:rPr>
        <w:t>rosophila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FA4A6F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059ACEE6" w14:textId="77777777" w:rsidR="00E72EBD" w:rsidRPr="0050063A" w:rsidRDefault="00E72EBD" w:rsidP="008317F6">
      <w:pPr>
        <w:rPr>
          <w:rFonts w:asciiTheme="minorHAnsi" w:hAnsiTheme="minorHAnsi" w:cstheme="minorHAnsi"/>
          <w:b/>
          <w:color w:val="000000" w:themeColor="text1"/>
          <w:kern w:val="0"/>
        </w:rPr>
      </w:pPr>
      <w:bookmarkStart w:id="82" w:name="Acknowledgments"/>
    </w:p>
    <w:p w14:paraId="1EFFFCD6" w14:textId="206DD8BB" w:rsidR="00264A1A" w:rsidRPr="0050063A" w:rsidRDefault="00F552A8" w:rsidP="008317F6">
      <w:pPr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ACKNOWLEDGMENTS</w:t>
      </w:r>
      <w:bookmarkEnd w:id="82"/>
      <w:r w:rsidR="00982C24" w:rsidRPr="0050063A">
        <w:rPr>
          <w:rFonts w:asciiTheme="minorHAnsi" w:hAnsiTheme="minorHAnsi" w:cstheme="minorHAnsi"/>
          <w:b/>
          <w:color w:val="000000"/>
          <w:kern w:val="0"/>
        </w:rPr>
        <w:t>:</w:t>
      </w: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</w:p>
    <w:p w14:paraId="7B291A46" w14:textId="77777777" w:rsidR="008F78FF" w:rsidRPr="0050063A" w:rsidRDefault="00346215" w:rsidP="008317F6">
      <w:pPr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We 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>would like to thank</w:t>
      </w:r>
      <w:r w:rsidR="00A449B2" w:rsidRPr="0050063A">
        <w:rPr>
          <w:rFonts w:asciiTheme="minorHAnsi" w:hAnsiTheme="minorHAnsi" w:cstheme="minorHAnsi"/>
          <w:color w:val="000000"/>
          <w:kern w:val="0"/>
        </w:rPr>
        <w:t xml:space="preserve"> William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 xml:space="preserve"> A. </w:t>
      </w:r>
      <w:proofErr w:type="spellStart"/>
      <w:r w:rsidR="00DD2505" w:rsidRPr="0050063A">
        <w:rPr>
          <w:rFonts w:asciiTheme="minorHAnsi" w:hAnsiTheme="minorHAnsi" w:cstheme="minorHAnsi"/>
          <w:color w:val="000000"/>
          <w:kern w:val="0"/>
        </w:rPr>
        <w:t>Eimer</w:t>
      </w:r>
      <w:proofErr w:type="spellEnd"/>
      <w:r w:rsidR="00DD2505" w:rsidRPr="0050063A">
        <w:rPr>
          <w:rFonts w:asciiTheme="minorHAnsi" w:hAnsiTheme="minorHAnsi" w:cstheme="minorHAnsi"/>
          <w:color w:val="000000"/>
          <w:kern w:val="0"/>
        </w:rPr>
        <w:t xml:space="preserve"> for</w:t>
      </w:r>
      <w:r w:rsidR="00880426" w:rsidRPr="0050063A">
        <w:rPr>
          <w:rFonts w:asciiTheme="minorHAnsi" w:hAnsiTheme="minorHAnsi" w:cstheme="minorHAnsi"/>
          <w:color w:val="000000"/>
          <w:kern w:val="0"/>
        </w:rPr>
        <w:t xml:space="preserve"> imaging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366AE" w:rsidRPr="0050063A">
        <w:rPr>
          <w:rFonts w:asciiTheme="minorHAnsi" w:hAnsiTheme="minorHAnsi" w:cstheme="minorHAnsi"/>
          <w:color w:val="000000"/>
          <w:kern w:val="0"/>
        </w:rPr>
        <w:t>technical assistance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>.</w:t>
      </w:r>
      <w:r w:rsidR="008F78FF" w:rsidRPr="0050063A">
        <w:rPr>
          <w:rFonts w:asciiTheme="minorHAnsi" w:hAnsiTheme="minorHAnsi" w:cstheme="minorHAnsi"/>
          <w:color w:val="000000"/>
        </w:rPr>
        <w:t xml:space="preserve"> </w:t>
      </w:r>
      <w:proofErr w:type="gramStart"/>
      <w:r w:rsidR="008F78FF" w:rsidRPr="0050063A">
        <w:rPr>
          <w:rFonts w:asciiTheme="minorHAnsi" w:hAnsiTheme="minorHAnsi" w:cstheme="minorHAnsi"/>
          <w:color w:val="000000"/>
        </w:rPr>
        <w:t>This work was supported by the Cure Alzheimer’s Fund</w:t>
      </w:r>
      <w:proofErr w:type="gramEnd"/>
      <w:r w:rsidR="008F78FF" w:rsidRPr="0050063A">
        <w:rPr>
          <w:rFonts w:asciiTheme="minorHAnsi" w:hAnsiTheme="minorHAnsi" w:cstheme="minorHAnsi"/>
          <w:color w:val="000000"/>
        </w:rPr>
        <w:t xml:space="preserve"> [to R.E.T], the National Institute of Health [R01AG014713 and R01MH60009 to R.E.T; R03AR063271 and R15EB019704 to A.L.], </w:t>
      </w:r>
      <w:r w:rsidR="006928F9" w:rsidRPr="0050063A">
        <w:rPr>
          <w:rFonts w:asciiTheme="minorHAnsi" w:hAnsiTheme="minorHAnsi" w:cstheme="minorHAnsi"/>
          <w:color w:val="000000"/>
        </w:rPr>
        <w:t xml:space="preserve">and </w:t>
      </w:r>
      <w:r w:rsidR="008F78FF" w:rsidRPr="0050063A">
        <w:rPr>
          <w:rFonts w:asciiTheme="minorHAnsi" w:hAnsiTheme="minorHAnsi" w:cstheme="minorHAnsi"/>
          <w:color w:val="000000"/>
        </w:rPr>
        <w:t xml:space="preserve">the National Science Foundation [NSF1455613 to A.L.]. </w:t>
      </w:r>
    </w:p>
    <w:p w14:paraId="72E1F566" w14:textId="77777777" w:rsidR="00D60447" w:rsidRPr="0050063A" w:rsidRDefault="00D60447" w:rsidP="008317F6">
      <w:pPr>
        <w:rPr>
          <w:rFonts w:asciiTheme="minorHAnsi" w:hAnsiTheme="minorHAnsi" w:cstheme="minorHAnsi"/>
          <w:color w:val="000000"/>
          <w:kern w:val="0"/>
        </w:rPr>
      </w:pPr>
    </w:p>
    <w:p w14:paraId="61904190" w14:textId="77777777" w:rsidR="00F12FE2" w:rsidRPr="0050063A" w:rsidRDefault="00F552A8" w:rsidP="008317F6">
      <w:pPr>
        <w:pStyle w:val="a"/>
        <w:rPr>
          <w:rFonts w:asciiTheme="minorHAnsi" w:hAnsiTheme="minorHAnsi" w:cstheme="minorHAnsi"/>
          <w:b/>
          <w:kern w:val="0"/>
        </w:rPr>
      </w:pPr>
      <w:r w:rsidRPr="0050063A">
        <w:rPr>
          <w:rFonts w:asciiTheme="minorHAnsi" w:hAnsiTheme="minorHAnsi" w:cstheme="minorHAnsi"/>
          <w:b/>
          <w:kern w:val="0"/>
        </w:rPr>
        <w:t>DISCLOSURE</w:t>
      </w:r>
      <w:r w:rsidR="00B76E00" w:rsidRPr="0050063A">
        <w:rPr>
          <w:rFonts w:asciiTheme="minorHAnsi" w:hAnsiTheme="minorHAnsi" w:cstheme="minorHAnsi"/>
          <w:b/>
          <w:kern w:val="0"/>
        </w:rPr>
        <w:t>S:</w:t>
      </w:r>
    </w:p>
    <w:p w14:paraId="763026B9" w14:textId="77777777" w:rsidR="005640CE" w:rsidRPr="0050063A" w:rsidRDefault="005640CE" w:rsidP="008317F6">
      <w:pPr>
        <w:pStyle w:val="a"/>
        <w:rPr>
          <w:rFonts w:asciiTheme="minorHAnsi" w:hAnsiTheme="minorHAnsi" w:cstheme="minorHAnsi"/>
          <w:kern w:val="0"/>
        </w:rPr>
      </w:pPr>
      <w:r w:rsidRPr="0050063A">
        <w:rPr>
          <w:rFonts w:asciiTheme="minorHAnsi" w:hAnsiTheme="minorHAnsi" w:cstheme="minorHAnsi"/>
          <w:kern w:val="0"/>
        </w:rPr>
        <w:t>The authors have</w:t>
      </w:r>
      <w:r w:rsidR="003A0EE7" w:rsidRPr="0050063A">
        <w:rPr>
          <w:rFonts w:asciiTheme="minorHAnsi" w:hAnsiTheme="minorHAnsi" w:cstheme="minorHAnsi"/>
          <w:kern w:val="0"/>
        </w:rPr>
        <w:t xml:space="preserve"> nothing </w:t>
      </w:r>
      <w:r w:rsidRPr="0050063A">
        <w:rPr>
          <w:rFonts w:asciiTheme="minorHAnsi" w:hAnsiTheme="minorHAnsi" w:cstheme="minorHAnsi"/>
          <w:kern w:val="0"/>
        </w:rPr>
        <w:t>to disclose.</w:t>
      </w:r>
    </w:p>
    <w:p w14:paraId="304A7940" w14:textId="77777777" w:rsidR="001817B7" w:rsidRPr="0050063A" w:rsidRDefault="001817B7" w:rsidP="008317F6">
      <w:pPr>
        <w:pStyle w:val="a"/>
        <w:rPr>
          <w:rFonts w:asciiTheme="minorHAnsi" w:hAnsiTheme="minorHAnsi" w:cstheme="minorHAnsi"/>
          <w:kern w:val="0"/>
        </w:rPr>
      </w:pPr>
    </w:p>
    <w:p w14:paraId="341A5169" w14:textId="77777777" w:rsidR="00BB2FAC" w:rsidRPr="0050063A" w:rsidRDefault="00F552A8" w:rsidP="008317F6">
      <w:pPr>
        <w:widowControl/>
        <w:tabs>
          <w:tab w:val="center" w:pos="4320"/>
          <w:tab w:val="left" w:pos="5526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REFERENCES</w:t>
      </w:r>
      <w:r w:rsidR="00B76E00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70B1F5B8" w14:textId="77777777" w:rsidR="00BC0D66" w:rsidRPr="0050063A" w:rsidRDefault="009B4E37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BB2FAC" w:rsidRPr="0050063A">
        <w:rPr>
          <w:rFonts w:asciiTheme="minorHAnsi" w:hAnsiTheme="minorHAnsi" w:cstheme="minorHAnsi"/>
          <w:color w:val="000000"/>
          <w:kern w:val="0"/>
        </w:rPr>
        <w:instrText xml:space="preserve"> ADDIN EN.REFLIST </w:instrText>
      </w:r>
      <w:r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</w:rPr>
        <w:t>1</w:t>
      </w:r>
      <w:r w:rsidR="00BC0D66" w:rsidRPr="0050063A">
        <w:rPr>
          <w:rFonts w:asciiTheme="minorHAnsi" w:hAnsiTheme="minorHAnsi" w:cstheme="minorHAnsi"/>
          <w:noProof/>
        </w:rPr>
        <w:tab/>
        <w:t xml:space="preserve">Wassle, H. &amp; Boycott, B. B. Functional architecture of the mammalian retina. </w:t>
      </w:r>
      <w:r w:rsidR="00BC0D66" w:rsidRPr="0050063A">
        <w:rPr>
          <w:rFonts w:asciiTheme="minorHAnsi" w:hAnsiTheme="minorHAnsi" w:cstheme="minorHAnsi"/>
          <w:i/>
          <w:noProof/>
        </w:rPr>
        <w:t>Physiol Rev.</w:t>
      </w:r>
      <w:r w:rsidR="00BC0D66" w:rsidRPr="0050063A">
        <w:rPr>
          <w:rFonts w:asciiTheme="minorHAnsi" w:hAnsiTheme="minorHAnsi" w:cstheme="minorHAnsi"/>
          <w:noProof/>
        </w:rPr>
        <w:t xml:space="preserve"> </w:t>
      </w:r>
      <w:r w:rsidR="00BC0D66" w:rsidRPr="0050063A">
        <w:rPr>
          <w:rFonts w:asciiTheme="minorHAnsi" w:hAnsiTheme="minorHAnsi" w:cstheme="minorHAnsi"/>
          <w:b/>
          <w:noProof/>
        </w:rPr>
        <w:t>71</w:t>
      </w:r>
      <w:r w:rsidR="00BC0D66" w:rsidRPr="0050063A">
        <w:rPr>
          <w:rFonts w:asciiTheme="minorHAnsi" w:hAnsiTheme="minorHAnsi" w:cstheme="minorHAnsi"/>
          <w:noProof/>
        </w:rPr>
        <w:t xml:space="preserve"> (2), 447-480 (1991).</w:t>
      </w:r>
    </w:p>
    <w:p w14:paraId="762C861B" w14:textId="7777777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</w:t>
      </w:r>
      <w:r w:rsidRPr="0050063A">
        <w:rPr>
          <w:rFonts w:asciiTheme="minorHAnsi" w:hAnsiTheme="minorHAnsi" w:cstheme="minorHAnsi"/>
          <w:noProof/>
        </w:rPr>
        <w:tab/>
        <w:t xml:space="preserve">MacNeil, M. A. &amp; Masland, R. H. Extreme diversity among amacrine cells: implications for function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0</w:t>
      </w:r>
      <w:r w:rsidRPr="0050063A">
        <w:rPr>
          <w:rFonts w:asciiTheme="minorHAnsi" w:hAnsiTheme="minorHAnsi" w:cstheme="minorHAnsi"/>
          <w:noProof/>
        </w:rPr>
        <w:t xml:space="preserve"> (5), 971-982 (1998).</w:t>
      </w:r>
    </w:p>
    <w:p w14:paraId="2521BA2A" w14:textId="3B50EBC3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3</w:t>
      </w:r>
      <w:r w:rsidRPr="0050063A">
        <w:rPr>
          <w:rFonts w:asciiTheme="minorHAnsi" w:hAnsiTheme="minorHAnsi" w:cstheme="minorHAnsi"/>
          <w:noProof/>
        </w:rPr>
        <w:tab/>
        <w:t xml:space="preserve">Losonczy, A., Makara, J. K. &amp; Magee, J. C. Compartmentalized dendritic plasticity and input </w:t>
      </w:r>
      <w:r w:rsidRPr="0050063A">
        <w:rPr>
          <w:rFonts w:asciiTheme="minorHAnsi" w:hAnsiTheme="minorHAnsi" w:cstheme="minorHAnsi"/>
          <w:noProof/>
        </w:rPr>
        <w:lastRenderedPageBreak/>
        <w:t xml:space="preserve">feature storage in neurons. </w:t>
      </w:r>
      <w:r w:rsidRPr="0050063A">
        <w:rPr>
          <w:rFonts w:asciiTheme="minorHAnsi" w:hAnsiTheme="minorHAnsi" w:cstheme="minorHAnsi"/>
          <w:i/>
          <w:noProof/>
        </w:rPr>
        <w:t>Nature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52</w:t>
      </w:r>
      <w:r w:rsidRPr="0050063A">
        <w:rPr>
          <w:rFonts w:asciiTheme="minorHAnsi" w:hAnsiTheme="minorHAnsi" w:cstheme="minorHAnsi"/>
          <w:noProof/>
        </w:rPr>
        <w:t xml:space="preserve"> (7186), 436-441, doi:10.1038/nature06725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19EF9695" w14:textId="2A717816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4</w:t>
      </w:r>
      <w:r w:rsidRPr="0050063A">
        <w:rPr>
          <w:rFonts w:asciiTheme="minorHAnsi" w:hAnsiTheme="minorHAnsi" w:cstheme="minorHAnsi"/>
          <w:noProof/>
        </w:rPr>
        <w:tab/>
        <w:t xml:space="preserve">Spruston, N. Pyramidal neurons: dendritic structure and synaptic integration. </w:t>
      </w:r>
      <w:r w:rsidRPr="0050063A">
        <w:rPr>
          <w:rFonts w:asciiTheme="minorHAnsi" w:hAnsiTheme="minorHAnsi" w:cstheme="minorHAnsi"/>
          <w:i/>
          <w:noProof/>
        </w:rPr>
        <w:t>Nat Rev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9</w:t>
      </w:r>
      <w:r w:rsidRPr="0050063A">
        <w:rPr>
          <w:rFonts w:asciiTheme="minorHAnsi" w:hAnsiTheme="minorHAnsi" w:cstheme="minorHAnsi"/>
          <w:noProof/>
        </w:rPr>
        <w:t xml:space="preserve"> (3), 206-221, doi:10.1038/nrn228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177083E2" w14:textId="5E18B6DD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5</w:t>
      </w:r>
      <w:r w:rsidRPr="0050063A">
        <w:rPr>
          <w:rFonts w:asciiTheme="minorHAnsi" w:hAnsiTheme="minorHAnsi" w:cstheme="minorHAnsi"/>
          <w:noProof/>
        </w:rPr>
        <w:tab/>
        <w:t>Jaworski, J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Dynamic microtubules regulate dendritic spine morphology and synaptic plasticity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1</w:t>
      </w:r>
      <w:r w:rsidRPr="0050063A">
        <w:rPr>
          <w:rFonts w:asciiTheme="minorHAnsi" w:hAnsiTheme="minorHAnsi" w:cstheme="minorHAnsi"/>
          <w:noProof/>
        </w:rPr>
        <w:t xml:space="preserve"> (1), 85-100, doi:10.1016/j.neuron.2008.11.01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52803FF4" w14:textId="752C1213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6</w:t>
      </w:r>
      <w:r w:rsidRPr="0050063A">
        <w:rPr>
          <w:rFonts w:asciiTheme="minorHAnsi" w:hAnsiTheme="minorHAnsi" w:cstheme="minorHAnsi"/>
          <w:noProof/>
        </w:rPr>
        <w:tab/>
        <w:t xml:space="preserve">Kweon, J. H., Kim, S. &amp; Lee, S. B. The cellular basis of dendrite pathology in neurodegenerative diseases. </w:t>
      </w:r>
      <w:r w:rsidRPr="0050063A">
        <w:rPr>
          <w:rFonts w:asciiTheme="minorHAnsi" w:hAnsiTheme="minorHAnsi" w:cstheme="minorHAnsi"/>
          <w:i/>
          <w:noProof/>
        </w:rPr>
        <w:t>BMB Rep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0</w:t>
      </w:r>
      <w:r w:rsidRPr="0050063A">
        <w:rPr>
          <w:rFonts w:asciiTheme="minorHAnsi" w:hAnsiTheme="minorHAnsi" w:cstheme="minorHAnsi"/>
          <w:noProof/>
        </w:rPr>
        <w:t xml:space="preserve"> (1), 5-1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1D225F17" w14:textId="36BE6248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7</w:t>
      </w:r>
      <w:r w:rsidRPr="0050063A">
        <w:rPr>
          <w:rFonts w:asciiTheme="minorHAnsi" w:hAnsiTheme="minorHAnsi" w:cstheme="minorHAnsi"/>
          <w:noProof/>
        </w:rPr>
        <w:tab/>
        <w:t xml:space="preserve">Baloyannis, S. J. Dendritic pathology in Alzheimer's disease. </w:t>
      </w:r>
      <w:r w:rsidRPr="0050063A">
        <w:rPr>
          <w:rFonts w:asciiTheme="minorHAnsi" w:hAnsiTheme="minorHAnsi" w:cstheme="minorHAnsi"/>
          <w:i/>
          <w:noProof/>
        </w:rPr>
        <w:t>J Neurol 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83</w:t>
      </w:r>
      <w:r w:rsidRPr="0050063A">
        <w:rPr>
          <w:rFonts w:asciiTheme="minorHAnsi" w:hAnsiTheme="minorHAnsi" w:cstheme="minorHAnsi"/>
          <w:noProof/>
        </w:rPr>
        <w:t xml:space="preserve"> (1-2), 153-157, doi:10.1016/j.jns.2009.02.37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4AA6BAF7" w14:textId="7777777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8</w:t>
      </w:r>
      <w:r w:rsidRPr="0050063A">
        <w:rPr>
          <w:rFonts w:asciiTheme="minorHAnsi" w:hAnsiTheme="minorHAnsi" w:cstheme="minorHAnsi"/>
          <w:noProof/>
        </w:rPr>
        <w:tab/>
        <w:t xml:space="preserve">Masliah, E., Terry, R. D., Alford, M., DeTeresa, R. &amp; Hansen, L. A. Cortical and subcortical patterns of synaptophysinlike immunoreactivity in Alzheimer's disease. </w:t>
      </w:r>
      <w:r w:rsidRPr="0050063A">
        <w:rPr>
          <w:rFonts w:asciiTheme="minorHAnsi" w:hAnsiTheme="minorHAnsi" w:cstheme="minorHAnsi"/>
          <w:i/>
          <w:noProof/>
        </w:rPr>
        <w:t>Am J Path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38</w:t>
      </w:r>
      <w:r w:rsidRPr="0050063A">
        <w:rPr>
          <w:rFonts w:asciiTheme="minorHAnsi" w:hAnsiTheme="minorHAnsi" w:cstheme="minorHAnsi"/>
          <w:noProof/>
        </w:rPr>
        <w:t xml:space="preserve"> (1), 235-246 (1991).</w:t>
      </w:r>
    </w:p>
    <w:p w14:paraId="5BCF76A7" w14:textId="40CD35E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9</w:t>
      </w:r>
      <w:r w:rsidRPr="0050063A">
        <w:rPr>
          <w:rFonts w:asciiTheme="minorHAnsi" w:hAnsiTheme="minorHAnsi" w:cstheme="minorHAnsi"/>
          <w:noProof/>
        </w:rPr>
        <w:tab/>
        <w:t>Wayman, G. A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Activity-dependent dendritic arborization mediated by CaM-kinase I activation and enhanced CREB-dependent transcription of Wnt-2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0</w:t>
      </w:r>
      <w:r w:rsidRPr="0050063A">
        <w:rPr>
          <w:rFonts w:asciiTheme="minorHAnsi" w:hAnsiTheme="minorHAnsi" w:cstheme="minorHAnsi"/>
          <w:noProof/>
        </w:rPr>
        <w:t xml:space="preserve"> (6), 897-909, doi:</w:t>
      </w:r>
      <w:r w:rsidRPr="0050063A">
        <w:rPr>
          <w:rFonts w:asciiTheme="minorHAnsi" w:hAnsiTheme="minorHAnsi" w:cstheme="minorHAnsi"/>
          <w:noProof/>
        </w:rPr>
        <w:t>10.1016/j.neuron.2006.05.008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6).</w:t>
      </w:r>
    </w:p>
    <w:p w14:paraId="61804EC2" w14:textId="775AA90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0</w:t>
      </w:r>
      <w:r w:rsidRPr="0050063A">
        <w:rPr>
          <w:rFonts w:asciiTheme="minorHAnsi" w:hAnsiTheme="minorHAnsi" w:cstheme="minorHAnsi"/>
          <w:noProof/>
        </w:rPr>
        <w:tab/>
        <w:t xml:space="preserve">Rosso, S. B., Sussman, D., Wynshaw-Boris, A. &amp; Salinas, P. C. Wnt signaling through Dishevelled, Rac and JNK regulates dendritic development. </w:t>
      </w:r>
      <w:r w:rsidRPr="0050063A">
        <w:rPr>
          <w:rFonts w:asciiTheme="minorHAnsi" w:hAnsiTheme="minorHAnsi" w:cstheme="minorHAnsi"/>
          <w:i/>
          <w:noProof/>
        </w:rPr>
        <w:t>Nat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8</w:t>
      </w:r>
      <w:r w:rsidRPr="0050063A">
        <w:rPr>
          <w:rFonts w:asciiTheme="minorHAnsi" w:hAnsiTheme="minorHAnsi" w:cstheme="minorHAnsi"/>
          <w:noProof/>
        </w:rPr>
        <w:t xml:space="preserve"> (1), 34-42, doi:10.1038/nn1374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5).</w:t>
      </w:r>
    </w:p>
    <w:p w14:paraId="125A5773" w14:textId="7777777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1</w:t>
      </w:r>
      <w:r w:rsidRPr="0050063A">
        <w:rPr>
          <w:rFonts w:asciiTheme="minorHAnsi" w:hAnsiTheme="minorHAnsi" w:cstheme="minorHAnsi"/>
          <w:noProof/>
        </w:rPr>
        <w:tab/>
        <w:t xml:space="preserve">Grueber, W. B., Jan, L. Y. &amp; Jan, Y. N. Different levels of the homeodomain protein cut regulate distinct dendrite branching patterns of Drosophila multidendritic neurons. </w:t>
      </w:r>
      <w:r w:rsidRPr="0050063A">
        <w:rPr>
          <w:rFonts w:asciiTheme="minorHAnsi" w:hAnsiTheme="minorHAnsi" w:cstheme="minorHAnsi"/>
          <w:i/>
          <w:noProof/>
        </w:rPr>
        <w:t>Cel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2</w:t>
      </w:r>
      <w:r w:rsidRPr="0050063A">
        <w:rPr>
          <w:rFonts w:asciiTheme="minorHAnsi" w:hAnsiTheme="minorHAnsi" w:cstheme="minorHAnsi"/>
          <w:noProof/>
        </w:rPr>
        <w:t xml:space="preserve"> (6), 805-818 (2003).</w:t>
      </w:r>
    </w:p>
    <w:p w14:paraId="2ED98AA1" w14:textId="6C13642E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2</w:t>
      </w:r>
      <w:r w:rsidRPr="0050063A">
        <w:rPr>
          <w:rFonts w:asciiTheme="minorHAnsi" w:hAnsiTheme="minorHAnsi" w:cstheme="minorHAnsi"/>
          <w:noProof/>
        </w:rPr>
        <w:tab/>
        <w:t xml:space="preserve">Sugimura, K., Satoh, D., Estes, P., Crews, S. &amp; Uemura, T. Development of morphological diversity of dendrites in Drosophila by the BTB-zinc finger protein abrupt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3</w:t>
      </w:r>
      <w:r w:rsidRPr="0050063A">
        <w:rPr>
          <w:rFonts w:asciiTheme="minorHAnsi" w:hAnsiTheme="minorHAnsi" w:cstheme="minorHAnsi"/>
          <w:noProof/>
        </w:rPr>
        <w:t xml:space="preserve"> (6), 809-822, doi:10.1016/j.neuron.2004.08.01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4).</w:t>
      </w:r>
    </w:p>
    <w:p w14:paraId="6AA810A3" w14:textId="3EF7359E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3</w:t>
      </w:r>
      <w:r w:rsidRPr="0050063A">
        <w:rPr>
          <w:rFonts w:asciiTheme="minorHAnsi" w:hAnsiTheme="minorHAnsi" w:cstheme="minorHAnsi"/>
          <w:noProof/>
        </w:rPr>
        <w:tab/>
        <w:t xml:space="preserve">Jan, Y. N. &amp; Jan, L. Y. Branching out: mechanisms of dendritic arborization. </w:t>
      </w:r>
      <w:r w:rsidRPr="0050063A">
        <w:rPr>
          <w:rFonts w:asciiTheme="minorHAnsi" w:hAnsiTheme="minorHAnsi" w:cstheme="minorHAnsi"/>
          <w:i/>
          <w:noProof/>
        </w:rPr>
        <w:t>Nat Rev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</w:t>
      </w:r>
      <w:r w:rsidRPr="0050063A">
        <w:rPr>
          <w:rFonts w:asciiTheme="minorHAnsi" w:hAnsiTheme="minorHAnsi" w:cstheme="minorHAnsi"/>
          <w:noProof/>
        </w:rPr>
        <w:t xml:space="preserve"> (5), 316-328, doi:10.1038/nrn283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0).</w:t>
      </w:r>
    </w:p>
    <w:p w14:paraId="4C93285D" w14:textId="2CD0C072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4</w:t>
      </w:r>
      <w:r w:rsidRPr="0050063A">
        <w:rPr>
          <w:rFonts w:asciiTheme="minorHAnsi" w:hAnsiTheme="minorHAnsi" w:cstheme="minorHAnsi"/>
          <w:noProof/>
        </w:rPr>
        <w:tab/>
        <w:t xml:space="preserve">Sears, J. C. &amp; Broihier, H. T. FoxO regulates microtubule dynamics and polarity to promote dendrite branching in Drosophila sensory neurons. </w:t>
      </w:r>
      <w:r w:rsidRPr="0050063A">
        <w:rPr>
          <w:rFonts w:asciiTheme="minorHAnsi" w:hAnsiTheme="minorHAnsi" w:cstheme="minorHAnsi"/>
          <w:i/>
          <w:noProof/>
        </w:rPr>
        <w:t>Dev Bi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18</w:t>
      </w:r>
      <w:r w:rsidRPr="0050063A">
        <w:rPr>
          <w:rFonts w:asciiTheme="minorHAnsi" w:hAnsiTheme="minorHAnsi" w:cstheme="minorHAnsi"/>
          <w:noProof/>
        </w:rPr>
        <w:t xml:space="preserve"> (1), 40-54, doi:10.1016/j.ydbio.2016.08.018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448047E2" w14:textId="5F73AB48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5</w:t>
      </w:r>
      <w:r w:rsidRPr="0050063A">
        <w:rPr>
          <w:rFonts w:asciiTheme="minorHAnsi" w:hAnsiTheme="minorHAnsi" w:cstheme="minorHAnsi"/>
          <w:noProof/>
        </w:rPr>
        <w:tab/>
        <w:t>Li, A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Silencing of the Drosophila ortholog of SOX5 leads to abnormal neuronal development and behavioral impairment. </w:t>
      </w:r>
      <w:r w:rsidRPr="0050063A">
        <w:rPr>
          <w:rFonts w:asciiTheme="minorHAnsi" w:hAnsiTheme="minorHAnsi" w:cstheme="minorHAnsi"/>
          <w:i/>
          <w:noProof/>
        </w:rPr>
        <w:t>Hum Mol Genet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6</w:t>
      </w:r>
      <w:r w:rsidRPr="0050063A">
        <w:rPr>
          <w:rFonts w:asciiTheme="minorHAnsi" w:hAnsiTheme="minorHAnsi" w:cstheme="minorHAnsi"/>
          <w:noProof/>
        </w:rPr>
        <w:t xml:space="preserve"> (8), 1472-1482, doi:10.1093/hmg/ddx05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7).</w:t>
      </w:r>
    </w:p>
    <w:p w14:paraId="0852899D" w14:textId="737EC923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6</w:t>
      </w:r>
      <w:r w:rsidRPr="0050063A">
        <w:rPr>
          <w:rFonts w:asciiTheme="minorHAnsi" w:hAnsiTheme="minorHAnsi" w:cstheme="minorHAnsi"/>
          <w:noProof/>
        </w:rPr>
        <w:tab/>
        <w:t>Misra, M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A Genome-Wide Screen for Dendritically Localized RNAs Identifies Genes Required for Dendrite Morphogenesis. </w:t>
      </w:r>
      <w:r w:rsidRPr="0050063A">
        <w:rPr>
          <w:rFonts w:asciiTheme="minorHAnsi" w:hAnsiTheme="minorHAnsi" w:cstheme="minorHAnsi"/>
          <w:i/>
          <w:noProof/>
        </w:rPr>
        <w:t>G3 (Bethesda)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</w:t>
      </w:r>
      <w:r w:rsidRPr="0050063A">
        <w:rPr>
          <w:rFonts w:asciiTheme="minorHAnsi" w:hAnsiTheme="minorHAnsi" w:cstheme="minorHAnsi"/>
          <w:noProof/>
        </w:rPr>
        <w:t xml:space="preserve"> (8), 2397-2405, doi:10.1534/g3.116.03035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6175FDB6" w14:textId="61F737B4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7</w:t>
      </w:r>
      <w:r w:rsidRPr="0050063A">
        <w:rPr>
          <w:rFonts w:asciiTheme="minorHAnsi" w:hAnsiTheme="minorHAnsi" w:cstheme="minorHAnsi"/>
          <w:noProof/>
        </w:rPr>
        <w:tab/>
        <w:t>Emoto, K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Control of dendritic branching and tiling by the Tricornered-kinase/Furry signaling pathway in Drosophila sensory neurons. </w:t>
      </w:r>
      <w:r w:rsidRPr="0050063A">
        <w:rPr>
          <w:rFonts w:asciiTheme="minorHAnsi" w:hAnsiTheme="minorHAnsi" w:cstheme="minorHAnsi"/>
          <w:i/>
          <w:noProof/>
        </w:rPr>
        <w:t>Cel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9</w:t>
      </w:r>
      <w:r w:rsidRPr="0050063A">
        <w:rPr>
          <w:rFonts w:asciiTheme="minorHAnsi" w:hAnsiTheme="minorHAnsi" w:cstheme="minorHAnsi"/>
          <w:noProof/>
        </w:rPr>
        <w:t xml:space="preserve"> (2), 245-256, doi:10.1016/j.cell.2004.09.03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4).</w:t>
      </w:r>
    </w:p>
    <w:p w14:paraId="0693195F" w14:textId="6420D51F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8</w:t>
      </w:r>
      <w:r w:rsidRPr="0050063A">
        <w:rPr>
          <w:rFonts w:asciiTheme="minorHAnsi" w:hAnsiTheme="minorHAnsi" w:cstheme="minorHAnsi"/>
          <w:noProof/>
        </w:rPr>
        <w:tab/>
        <w:t>Olesnicky, E. C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Extensive use of RNA-binding proteins in Drosophila sensory neuron dendrite morphogenesis. </w:t>
      </w:r>
      <w:r w:rsidRPr="0050063A">
        <w:rPr>
          <w:rFonts w:asciiTheme="minorHAnsi" w:hAnsiTheme="minorHAnsi" w:cstheme="minorHAnsi"/>
          <w:i/>
          <w:noProof/>
        </w:rPr>
        <w:t>G3 (Bethesda)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</w:t>
      </w:r>
      <w:r w:rsidRPr="0050063A">
        <w:rPr>
          <w:rFonts w:asciiTheme="minorHAnsi" w:hAnsiTheme="minorHAnsi" w:cstheme="minorHAnsi"/>
          <w:noProof/>
        </w:rPr>
        <w:t xml:space="preserve"> (2), 297-306, doi:10.1534/g3.113.009795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4).</w:t>
      </w:r>
    </w:p>
    <w:p w14:paraId="5440F45A" w14:textId="5A9CF335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9</w:t>
      </w:r>
      <w:r w:rsidRPr="0050063A">
        <w:rPr>
          <w:rFonts w:asciiTheme="minorHAnsi" w:hAnsiTheme="minorHAnsi" w:cstheme="minorHAnsi"/>
          <w:noProof/>
        </w:rPr>
        <w:tab/>
        <w:t xml:space="preserve">Parrish, J. Z., Xu, P., Kim, C. C., Jan, L. Y. &amp; Jan, Y. N. The microRNA bantam functions in epithelial cells to regulate scaling growth of dendrite arbors in drosophila sensory neurons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3</w:t>
      </w:r>
      <w:r w:rsidRPr="0050063A">
        <w:rPr>
          <w:rFonts w:asciiTheme="minorHAnsi" w:hAnsiTheme="minorHAnsi" w:cstheme="minorHAnsi"/>
          <w:noProof/>
        </w:rPr>
        <w:t xml:space="preserve"> (6), 788-802, doi:10.1016/j.neuron.2009.08.00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06436CCC" w14:textId="60C3CFD0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0</w:t>
      </w:r>
      <w:r w:rsidRPr="0050063A">
        <w:rPr>
          <w:rFonts w:asciiTheme="minorHAnsi" w:hAnsiTheme="minorHAnsi" w:cstheme="minorHAnsi"/>
          <w:noProof/>
        </w:rPr>
        <w:tab/>
        <w:t>Schindelin, J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Fiji: an open-source platform for biological-image analysis. </w:t>
      </w:r>
      <w:r w:rsidRPr="0050063A">
        <w:rPr>
          <w:rFonts w:asciiTheme="minorHAnsi" w:hAnsiTheme="minorHAnsi" w:cstheme="minorHAnsi"/>
          <w:i/>
          <w:noProof/>
        </w:rPr>
        <w:t>Nat Method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lastRenderedPageBreak/>
        <w:t>9</w:t>
      </w:r>
      <w:r w:rsidRPr="0050063A">
        <w:rPr>
          <w:rFonts w:asciiTheme="minorHAnsi" w:hAnsiTheme="minorHAnsi" w:cstheme="minorHAnsi"/>
          <w:noProof/>
        </w:rPr>
        <w:t xml:space="preserve"> (7), 676-682, doi:10.1038/nmeth.2019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2).</w:t>
      </w:r>
    </w:p>
    <w:p w14:paraId="63B16F87" w14:textId="53084104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1</w:t>
      </w:r>
      <w:r w:rsidRPr="0050063A">
        <w:rPr>
          <w:rFonts w:asciiTheme="minorHAnsi" w:hAnsiTheme="minorHAnsi" w:cstheme="minorHAnsi"/>
          <w:noProof/>
        </w:rPr>
        <w:tab/>
        <w:t xml:space="preserve">Corty, M. M., Matthews, B. J. &amp; Grueber, W. B. Molecules and mechanisms of dendrite development in Drosophila. </w:t>
      </w:r>
      <w:r w:rsidRPr="0050063A">
        <w:rPr>
          <w:rFonts w:asciiTheme="minorHAnsi" w:hAnsiTheme="minorHAnsi" w:cstheme="minorHAnsi"/>
          <w:i/>
          <w:noProof/>
        </w:rPr>
        <w:t>Development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36</w:t>
      </w:r>
      <w:r w:rsidRPr="0050063A">
        <w:rPr>
          <w:rFonts w:asciiTheme="minorHAnsi" w:hAnsiTheme="minorHAnsi" w:cstheme="minorHAnsi"/>
          <w:noProof/>
        </w:rPr>
        <w:t xml:space="preserve"> (7), 1049-1061, doi:10.1242/dev.01442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29106855" w14:textId="7EB32A37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2</w:t>
      </w:r>
      <w:r w:rsidRPr="0050063A">
        <w:rPr>
          <w:rFonts w:asciiTheme="minorHAnsi" w:hAnsiTheme="minorHAnsi" w:cstheme="minorHAnsi"/>
          <w:noProof/>
        </w:rPr>
        <w:tab/>
        <w:t>Jinushi-Nakao, S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Knot/Collier and cut control different aspects of dendrite cytoskeleton and synergize to define final arbor shape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6</w:t>
      </w:r>
      <w:r w:rsidRPr="0050063A">
        <w:rPr>
          <w:rFonts w:asciiTheme="minorHAnsi" w:hAnsiTheme="minorHAnsi" w:cstheme="minorHAnsi"/>
          <w:noProof/>
        </w:rPr>
        <w:t xml:space="preserve"> (6), 963-978, doi:10.1016/j.neuron.2007.10.03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7).</w:t>
      </w:r>
    </w:p>
    <w:p w14:paraId="757F59FF" w14:textId="3A67722C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3</w:t>
      </w:r>
      <w:r w:rsidRPr="0050063A">
        <w:rPr>
          <w:rFonts w:asciiTheme="minorHAnsi" w:hAnsiTheme="minorHAnsi" w:cstheme="minorHAnsi"/>
          <w:noProof/>
        </w:rPr>
        <w:tab/>
        <w:t xml:space="preserve">Crozatier, M. &amp; Vincent, A. Control of multidendritic neuron differentiation in Drosophila: the role of Collier. </w:t>
      </w:r>
      <w:r w:rsidRPr="0050063A">
        <w:rPr>
          <w:rFonts w:asciiTheme="minorHAnsi" w:hAnsiTheme="minorHAnsi" w:cstheme="minorHAnsi"/>
          <w:i/>
          <w:noProof/>
        </w:rPr>
        <w:t>Dev Bi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315</w:t>
      </w:r>
      <w:r w:rsidRPr="0050063A">
        <w:rPr>
          <w:rFonts w:asciiTheme="minorHAnsi" w:hAnsiTheme="minorHAnsi" w:cstheme="minorHAnsi"/>
          <w:noProof/>
        </w:rPr>
        <w:t xml:space="preserve"> (1), 232-242, doi:10.1016/j.ydbio.2007.12.03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31AC72AA" w14:textId="2D93D4EE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4</w:t>
      </w:r>
      <w:r w:rsidRPr="0050063A">
        <w:rPr>
          <w:rFonts w:asciiTheme="minorHAnsi" w:hAnsiTheme="minorHAnsi" w:cstheme="minorHAnsi"/>
          <w:noProof/>
        </w:rPr>
        <w:tab/>
        <w:t xml:space="preserve">Copf, T. Importance of gene dosage in controlling dendritic arbor formation during development. </w:t>
      </w:r>
      <w:r w:rsidRPr="0050063A">
        <w:rPr>
          <w:rFonts w:asciiTheme="minorHAnsi" w:hAnsiTheme="minorHAnsi" w:cstheme="minorHAnsi"/>
          <w:i/>
          <w:noProof/>
        </w:rPr>
        <w:t>Eur J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2</w:t>
      </w:r>
      <w:r w:rsidRPr="0050063A">
        <w:rPr>
          <w:rFonts w:asciiTheme="minorHAnsi" w:hAnsiTheme="minorHAnsi" w:cstheme="minorHAnsi"/>
          <w:noProof/>
        </w:rPr>
        <w:t xml:space="preserve"> (6), 2234-2249, doi:10.1111/ejn.13002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5).</w:t>
      </w:r>
    </w:p>
    <w:p w14:paraId="3FB7B44E" w14:textId="1B5C8B3A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5</w:t>
      </w:r>
      <w:r w:rsidRPr="0050063A">
        <w:rPr>
          <w:rFonts w:asciiTheme="minorHAnsi" w:hAnsiTheme="minorHAnsi" w:cstheme="minorHAnsi"/>
          <w:noProof/>
        </w:rPr>
        <w:tab/>
        <w:t xml:space="preserve">Rosso, S. B. &amp; Inestrosa, N. C. WNT signaling in neuronal maturation and synaptogenesis. </w:t>
      </w:r>
      <w:r w:rsidRPr="0050063A">
        <w:rPr>
          <w:rFonts w:asciiTheme="minorHAnsi" w:hAnsiTheme="minorHAnsi" w:cstheme="minorHAnsi"/>
          <w:i/>
          <w:noProof/>
        </w:rPr>
        <w:t>Front Cell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7</w:t>
      </w:r>
      <w:r w:rsidRPr="0050063A">
        <w:rPr>
          <w:rFonts w:asciiTheme="minorHAnsi" w:hAnsiTheme="minorHAnsi" w:cstheme="minorHAnsi"/>
          <w:noProof/>
        </w:rPr>
        <w:t xml:space="preserve"> 103, doi:10.3389/fncel.2013.0010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3).</w:t>
      </w:r>
    </w:p>
    <w:p w14:paraId="0C1E1490" w14:textId="1D8F4504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6</w:t>
      </w:r>
      <w:r w:rsidRPr="0050063A">
        <w:rPr>
          <w:rFonts w:asciiTheme="minorHAnsi" w:hAnsiTheme="minorHAnsi" w:cstheme="minorHAnsi"/>
          <w:noProof/>
        </w:rPr>
        <w:tab/>
        <w:t xml:space="preserve">Engel, T., Hernandez, F., Avila, J. &amp; Lucas, J. J. Full reversal of Alzheimer's disease-like phenotype in a mouse model with conditional overexpression of glycogen synthase kinase-3. </w:t>
      </w:r>
      <w:r w:rsidRPr="0050063A">
        <w:rPr>
          <w:rFonts w:asciiTheme="minorHAnsi" w:hAnsiTheme="minorHAnsi" w:cstheme="minorHAnsi"/>
          <w:i/>
          <w:noProof/>
        </w:rPr>
        <w:t>J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6</w:t>
      </w:r>
      <w:r w:rsidRPr="0050063A">
        <w:rPr>
          <w:rFonts w:asciiTheme="minorHAnsi" w:hAnsiTheme="minorHAnsi" w:cstheme="minorHAnsi"/>
          <w:noProof/>
        </w:rPr>
        <w:t xml:space="preserve"> (19), 5083-5090, doi:10.1523/JNEUROSCI.0604-06.200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6).</w:t>
      </w:r>
    </w:p>
    <w:p w14:paraId="79079E71" w14:textId="1C575FF4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7</w:t>
      </w:r>
      <w:r w:rsidRPr="0050063A">
        <w:rPr>
          <w:rFonts w:asciiTheme="minorHAnsi" w:hAnsiTheme="minorHAnsi" w:cstheme="minorHAnsi"/>
          <w:noProof/>
        </w:rPr>
        <w:tab/>
        <w:t xml:space="preserve">Longair, M. H., Baker, D. A. &amp; Armstrong, J. D. Simple Neurite Tracer: open source software for reconstruction, visualization and analysis of neuronal processes. </w:t>
      </w:r>
      <w:r w:rsidRPr="0050063A">
        <w:rPr>
          <w:rFonts w:asciiTheme="minorHAnsi" w:hAnsiTheme="minorHAnsi" w:cstheme="minorHAnsi"/>
          <w:i/>
          <w:noProof/>
        </w:rPr>
        <w:t>Bioinformatic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7</w:t>
      </w:r>
      <w:r w:rsidRPr="0050063A">
        <w:rPr>
          <w:rFonts w:asciiTheme="minorHAnsi" w:hAnsiTheme="minorHAnsi" w:cstheme="minorHAnsi"/>
          <w:noProof/>
        </w:rPr>
        <w:t xml:space="preserve"> (17), 2453-2454, doi:10.1093/bioinformatics/btr39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1).</w:t>
      </w:r>
    </w:p>
    <w:p w14:paraId="345655DB" w14:textId="5F08E1A4" w:rsidR="00BC0D66" w:rsidRPr="0050063A" w:rsidRDefault="00BC0D66" w:rsidP="008317F6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8</w:t>
      </w:r>
      <w:r w:rsidRPr="0050063A">
        <w:rPr>
          <w:rFonts w:asciiTheme="minorHAnsi" w:hAnsiTheme="minorHAnsi" w:cstheme="minorHAnsi"/>
          <w:noProof/>
        </w:rPr>
        <w:tab/>
        <w:t xml:space="preserve">Pool, M., Thiemann, J., Bar-Or, A. &amp; Fournier, A. E. NeuriteTracer: a novel ImageJ plugin for automated quantification of neurite outgrowth. </w:t>
      </w:r>
      <w:r w:rsidRPr="0050063A">
        <w:rPr>
          <w:rFonts w:asciiTheme="minorHAnsi" w:hAnsiTheme="minorHAnsi" w:cstheme="minorHAnsi"/>
          <w:i/>
          <w:noProof/>
        </w:rPr>
        <w:t>J Neurosci Method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68</w:t>
      </w:r>
      <w:r w:rsidRPr="0050063A">
        <w:rPr>
          <w:rFonts w:asciiTheme="minorHAnsi" w:hAnsiTheme="minorHAnsi" w:cstheme="minorHAnsi"/>
          <w:noProof/>
        </w:rPr>
        <w:t xml:space="preserve"> (1), 134-139, doi:10.1016/j.jneumeth.2007.08.029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6F286F53" w14:textId="766CF0FE" w:rsidR="00D66950" w:rsidRPr="0050063A" w:rsidRDefault="009B4E37" w:rsidP="008317F6">
      <w:pPr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fldChar w:fldCharType="end"/>
      </w:r>
    </w:p>
    <w:sectPr w:rsidR="00D66950" w:rsidRPr="0050063A" w:rsidSect="004B7F48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787571" w14:textId="77777777" w:rsidR="003C59FD" w:rsidRDefault="003C59FD" w:rsidP="001A59AC">
      <w:r>
        <w:separator/>
      </w:r>
    </w:p>
  </w:endnote>
  <w:endnote w:type="continuationSeparator" w:id="0">
    <w:p w14:paraId="716FBD81" w14:textId="77777777" w:rsidR="003C59FD" w:rsidRDefault="003C59FD" w:rsidP="001A59AC">
      <w:r>
        <w:continuationSeparator/>
      </w:r>
    </w:p>
  </w:endnote>
  <w:endnote w:type="continuationNotice" w:id="1">
    <w:p w14:paraId="53B96F0B" w14:textId="77777777" w:rsidR="003C59FD" w:rsidRDefault="003C59F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91C89E" w14:textId="77777777" w:rsidR="00D05D64" w:rsidRDefault="00D05D64">
    <w:pPr>
      <w:pStyle w:val="Footer"/>
      <w:jc w:val="center"/>
    </w:pPr>
  </w:p>
  <w:p w14:paraId="6ACA44AA" w14:textId="77777777" w:rsidR="00D05D64" w:rsidRDefault="00D05D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9E0449" w14:textId="77777777" w:rsidR="003C59FD" w:rsidRDefault="003C59FD" w:rsidP="001A59AC">
      <w:r>
        <w:separator/>
      </w:r>
    </w:p>
  </w:footnote>
  <w:footnote w:type="continuationSeparator" w:id="0">
    <w:p w14:paraId="7F37D6AC" w14:textId="77777777" w:rsidR="003C59FD" w:rsidRDefault="003C59FD" w:rsidP="001A59AC">
      <w:r>
        <w:continuationSeparator/>
      </w:r>
    </w:p>
  </w:footnote>
  <w:footnote w:type="continuationNotice" w:id="1">
    <w:p w14:paraId="0128323C" w14:textId="77777777" w:rsidR="003C59FD" w:rsidRDefault="003C59F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316654" w14:textId="77777777" w:rsidR="004D6AD3" w:rsidRDefault="004D6AD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"/>
      <w:numFmt w:val="decimal"/>
      <w:lvlText w:val="%1)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9C44663"/>
    <w:multiLevelType w:val="hybridMultilevel"/>
    <w:tmpl w:val="346EBEDE"/>
    <w:lvl w:ilvl="0" w:tplc="E50A51B6">
      <w:start w:val="1"/>
      <w:numFmt w:val="bullet"/>
      <w:lvlText w:val=""/>
      <w:lvlJc w:val="left"/>
      <w:pPr>
        <w:ind w:left="480" w:hanging="48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3" w15:restartNumberingAfterBreak="0">
    <w:nsid w:val="0C567FEA"/>
    <w:multiLevelType w:val="hybridMultilevel"/>
    <w:tmpl w:val="84C868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F77B2C"/>
    <w:multiLevelType w:val="multilevel"/>
    <w:tmpl w:val="3D403000"/>
    <w:lvl w:ilvl="0">
      <w:start w:val="1"/>
      <w:numFmt w:val="none"/>
      <w:lvlText w:val="4.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320" w:hanging="48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800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280" w:hanging="48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76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24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720" w:hanging="48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420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680" w:hanging="480"/>
      </w:pPr>
      <w:rPr>
        <w:rFonts w:hint="eastAsia"/>
      </w:rPr>
    </w:lvl>
  </w:abstractNum>
  <w:abstractNum w:abstractNumId="5" w15:restartNumberingAfterBreak="0">
    <w:nsid w:val="0FA278FD"/>
    <w:multiLevelType w:val="hybridMultilevel"/>
    <w:tmpl w:val="499AEBA4"/>
    <w:lvl w:ilvl="0" w:tplc="7B3ACB78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26E4553"/>
    <w:multiLevelType w:val="multilevel"/>
    <w:tmpl w:val="E7507F4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7596E31"/>
    <w:multiLevelType w:val="hybridMultilevel"/>
    <w:tmpl w:val="D6D09988"/>
    <w:lvl w:ilvl="0" w:tplc="34D2B8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B2152C5"/>
    <w:multiLevelType w:val="multilevel"/>
    <w:tmpl w:val="52BED2F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6BF086B"/>
    <w:multiLevelType w:val="multilevel"/>
    <w:tmpl w:val="D34EE3B6"/>
    <w:lvl w:ilvl="0">
      <w:start w:val="1"/>
      <w:numFmt w:val="decimal"/>
      <w:lvlText w:val="%1."/>
      <w:lvlJc w:val="left"/>
      <w:pPr>
        <w:ind w:left="1048" w:hanging="480"/>
      </w:pPr>
      <w:rPr>
        <w:rFonts w:hint="default"/>
      </w:rPr>
    </w:lvl>
    <w:lvl w:ilvl="1">
      <w:start w:val="1"/>
      <w:numFmt w:val="none"/>
      <w:lvlText w:val="4.1"/>
      <w:lvlJc w:val="left"/>
      <w:pPr>
        <w:ind w:left="1528" w:hanging="480"/>
      </w:pPr>
      <w:rPr>
        <w:rFonts w:hint="eastAsia"/>
      </w:rPr>
    </w:lvl>
    <w:lvl w:ilvl="2">
      <w:start w:val="1"/>
      <w:numFmt w:val="none"/>
      <w:lvlText w:val="4.1.1"/>
      <w:lvlJc w:val="right"/>
      <w:pPr>
        <w:ind w:left="2008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488" w:hanging="48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968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448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928" w:hanging="48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4408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888" w:hanging="480"/>
      </w:pPr>
      <w:rPr>
        <w:rFonts w:hint="eastAsia"/>
      </w:rPr>
    </w:lvl>
  </w:abstractNum>
  <w:abstractNum w:abstractNumId="10" w15:restartNumberingAfterBreak="0">
    <w:nsid w:val="41081FDA"/>
    <w:multiLevelType w:val="hybridMultilevel"/>
    <w:tmpl w:val="2D3A704A"/>
    <w:lvl w:ilvl="0" w:tplc="C2DCE274">
      <w:start w:val="1"/>
      <w:numFmt w:val="decimal"/>
      <w:lvlText w:val="%1.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11" w15:restartNumberingAfterBreak="0">
    <w:nsid w:val="41F51B2B"/>
    <w:multiLevelType w:val="hybridMultilevel"/>
    <w:tmpl w:val="0F64EE58"/>
    <w:lvl w:ilvl="0" w:tplc="E50A51B6">
      <w:start w:val="1"/>
      <w:numFmt w:val="bullet"/>
      <w:lvlText w:val=""/>
      <w:lvlJc w:val="left"/>
      <w:pPr>
        <w:ind w:left="480" w:hanging="48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2" w15:restartNumberingAfterBreak="0">
    <w:nsid w:val="44257B33"/>
    <w:multiLevelType w:val="multilevel"/>
    <w:tmpl w:val="C2246F16"/>
    <w:lvl w:ilvl="0">
      <w:start w:val="1"/>
      <w:numFmt w:val="decimal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suff w:val="space"/>
      <w:lvlText w:val="2.%2"/>
      <w:lvlJc w:val="left"/>
      <w:pPr>
        <w:ind w:left="0" w:firstLine="0"/>
      </w:pPr>
      <w:rPr>
        <w:rFonts w:cs="Helvetica" w:hint="default"/>
        <w:b w:val="0"/>
        <w:color w:val="000000"/>
        <w:sz w:val="24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cs="Helvetica" w:hint="default"/>
        <w:color w:val="000000"/>
        <w:sz w:val="22"/>
      </w:rPr>
    </w:lvl>
  </w:abstractNum>
  <w:abstractNum w:abstractNumId="13" w15:restartNumberingAfterBreak="0">
    <w:nsid w:val="70FD6AF3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13"/>
  </w:num>
  <w:num w:numId="4">
    <w:abstractNumId w:val="4"/>
  </w:num>
  <w:num w:numId="5">
    <w:abstractNumId w:val="9"/>
  </w:num>
  <w:num w:numId="6">
    <w:abstractNumId w:val="7"/>
  </w:num>
  <w:num w:numId="7">
    <w:abstractNumId w:val="5"/>
  </w:num>
  <w:num w:numId="8">
    <w:abstractNumId w:val="12"/>
  </w:num>
  <w:num w:numId="9">
    <w:abstractNumId w:val="8"/>
  </w:num>
  <w:num w:numId="10">
    <w:abstractNumId w:val="11"/>
  </w:num>
  <w:num w:numId="11">
    <w:abstractNumId w:val="2"/>
  </w:num>
  <w:num w:numId="12">
    <w:abstractNumId w:val="6"/>
  </w:num>
  <w:num w:numId="13">
    <w:abstractNumId w:val="3"/>
  </w:num>
  <w:num w:numId="1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00ef2d405s0wedzzl55tvbwartdepxx99d&quot;&gt;dendrites&lt;record-ids&gt;&lt;item&gt;1&lt;/item&gt;&lt;item&gt;2&lt;/item&gt;&lt;item&gt;3&lt;/item&gt;&lt;item&gt;5&lt;/item&gt;&lt;item&gt;6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EF206E"/>
    <w:rsid w:val="00002642"/>
    <w:rsid w:val="00002A07"/>
    <w:rsid w:val="0000384B"/>
    <w:rsid w:val="000059FF"/>
    <w:rsid w:val="00007C0D"/>
    <w:rsid w:val="00011A3F"/>
    <w:rsid w:val="00011EFA"/>
    <w:rsid w:val="00011EFE"/>
    <w:rsid w:val="00013680"/>
    <w:rsid w:val="000136E6"/>
    <w:rsid w:val="0001403C"/>
    <w:rsid w:val="00014C93"/>
    <w:rsid w:val="000165E4"/>
    <w:rsid w:val="00016932"/>
    <w:rsid w:val="00016BD8"/>
    <w:rsid w:val="00016FC9"/>
    <w:rsid w:val="000174B5"/>
    <w:rsid w:val="00017736"/>
    <w:rsid w:val="00020BBD"/>
    <w:rsid w:val="00020EF3"/>
    <w:rsid w:val="00022BA6"/>
    <w:rsid w:val="000248DA"/>
    <w:rsid w:val="000272F9"/>
    <w:rsid w:val="00031B08"/>
    <w:rsid w:val="00031E49"/>
    <w:rsid w:val="0003441E"/>
    <w:rsid w:val="00037339"/>
    <w:rsid w:val="0004046E"/>
    <w:rsid w:val="000424A1"/>
    <w:rsid w:val="00043264"/>
    <w:rsid w:val="00045ABB"/>
    <w:rsid w:val="00045C24"/>
    <w:rsid w:val="0005010E"/>
    <w:rsid w:val="0005209A"/>
    <w:rsid w:val="000532BC"/>
    <w:rsid w:val="00053D1C"/>
    <w:rsid w:val="000547AE"/>
    <w:rsid w:val="00057FE0"/>
    <w:rsid w:val="00057FEC"/>
    <w:rsid w:val="00061739"/>
    <w:rsid w:val="00062491"/>
    <w:rsid w:val="0006274C"/>
    <w:rsid w:val="000679B5"/>
    <w:rsid w:val="00067AE4"/>
    <w:rsid w:val="000705F3"/>
    <w:rsid w:val="00070AE3"/>
    <w:rsid w:val="0007217D"/>
    <w:rsid w:val="000725CB"/>
    <w:rsid w:val="00073086"/>
    <w:rsid w:val="0007619E"/>
    <w:rsid w:val="000801AF"/>
    <w:rsid w:val="00083E6E"/>
    <w:rsid w:val="00084678"/>
    <w:rsid w:val="00085248"/>
    <w:rsid w:val="0008622D"/>
    <w:rsid w:val="00087AC6"/>
    <w:rsid w:val="000928D2"/>
    <w:rsid w:val="00092FE5"/>
    <w:rsid w:val="00093ED7"/>
    <w:rsid w:val="00095B48"/>
    <w:rsid w:val="000A017A"/>
    <w:rsid w:val="000A1514"/>
    <w:rsid w:val="000A2480"/>
    <w:rsid w:val="000A589A"/>
    <w:rsid w:val="000A6FBD"/>
    <w:rsid w:val="000B205F"/>
    <w:rsid w:val="000B4173"/>
    <w:rsid w:val="000B4A5A"/>
    <w:rsid w:val="000C0797"/>
    <w:rsid w:val="000C2F66"/>
    <w:rsid w:val="000C37AD"/>
    <w:rsid w:val="000C5FB8"/>
    <w:rsid w:val="000C6624"/>
    <w:rsid w:val="000C7988"/>
    <w:rsid w:val="000C7E0E"/>
    <w:rsid w:val="000D0C83"/>
    <w:rsid w:val="000D4B04"/>
    <w:rsid w:val="000D4F59"/>
    <w:rsid w:val="000D5B76"/>
    <w:rsid w:val="000D7ED7"/>
    <w:rsid w:val="000E00C9"/>
    <w:rsid w:val="000E21D6"/>
    <w:rsid w:val="000E41B4"/>
    <w:rsid w:val="000E79CD"/>
    <w:rsid w:val="000F3A2B"/>
    <w:rsid w:val="000F4456"/>
    <w:rsid w:val="000F4EC9"/>
    <w:rsid w:val="000F5DEF"/>
    <w:rsid w:val="000F73CB"/>
    <w:rsid w:val="001008F5"/>
    <w:rsid w:val="001069CE"/>
    <w:rsid w:val="00111587"/>
    <w:rsid w:val="00111604"/>
    <w:rsid w:val="00111BD9"/>
    <w:rsid w:val="00112044"/>
    <w:rsid w:val="00112A8A"/>
    <w:rsid w:val="00114C6E"/>
    <w:rsid w:val="0011529B"/>
    <w:rsid w:val="00115B65"/>
    <w:rsid w:val="00122607"/>
    <w:rsid w:val="00122E28"/>
    <w:rsid w:val="001241C0"/>
    <w:rsid w:val="00124A20"/>
    <w:rsid w:val="00125DBF"/>
    <w:rsid w:val="00125FB4"/>
    <w:rsid w:val="001266A1"/>
    <w:rsid w:val="001305C1"/>
    <w:rsid w:val="00130CD9"/>
    <w:rsid w:val="00130EDD"/>
    <w:rsid w:val="001315E3"/>
    <w:rsid w:val="001325B3"/>
    <w:rsid w:val="00132A6F"/>
    <w:rsid w:val="001347DE"/>
    <w:rsid w:val="00134901"/>
    <w:rsid w:val="0013575D"/>
    <w:rsid w:val="0013639D"/>
    <w:rsid w:val="001365C8"/>
    <w:rsid w:val="00137253"/>
    <w:rsid w:val="001416B0"/>
    <w:rsid w:val="00141919"/>
    <w:rsid w:val="001452D8"/>
    <w:rsid w:val="001478F3"/>
    <w:rsid w:val="00147B87"/>
    <w:rsid w:val="00147F47"/>
    <w:rsid w:val="0015050A"/>
    <w:rsid w:val="00152288"/>
    <w:rsid w:val="001522ED"/>
    <w:rsid w:val="0015246E"/>
    <w:rsid w:val="001528E1"/>
    <w:rsid w:val="0015304E"/>
    <w:rsid w:val="00155105"/>
    <w:rsid w:val="00155972"/>
    <w:rsid w:val="001614EF"/>
    <w:rsid w:val="00162973"/>
    <w:rsid w:val="00164512"/>
    <w:rsid w:val="00164D48"/>
    <w:rsid w:val="00165A61"/>
    <w:rsid w:val="001668FD"/>
    <w:rsid w:val="00167B49"/>
    <w:rsid w:val="00167F03"/>
    <w:rsid w:val="00170259"/>
    <w:rsid w:val="00172345"/>
    <w:rsid w:val="00173F6C"/>
    <w:rsid w:val="00175A90"/>
    <w:rsid w:val="001760CA"/>
    <w:rsid w:val="001805C2"/>
    <w:rsid w:val="001817B7"/>
    <w:rsid w:val="00182187"/>
    <w:rsid w:val="00182EEE"/>
    <w:rsid w:val="00190A0A"/>
    <w:rsid w:val="00191675"/>
    <w:rsid w:val="00191ACD"/>
    <w:rsid w:val="00192009"/>
    <w:rsid w:val="00192FF7"/>
    <w:rsid w:val="001935B1"/>
    <w:rsid w:val="00195BF8"/>
    <w:rsid w:val="0019635C"/>
    <w:rsid w:val="00197DDD"/>
    <w:rsid w:val="001A0472"/>
    <w:rsid w:val="001A09DF"/>
    <w:rsid w:val="001A208B"/>
    <w:rsid w:val="001A222E"/>
    <w:rsid w:val="001A396E"/>
    <w:rsid w:val="001A5137"/>
    <w:rsid w:val="001A59AC"/>
    <w:rsid w:val="001A5EC3"/>
    <w:rsid w:val="001A6B7C"/>
    <w:rsid w:val="001A79A7"/>
    <w:rsid w:val="001B107F"/>
    <w:rsid w:val="001B26F5"/>
    <w:rsid w:val="001B3BD6"/>
    <w:rsid w:val="001B695E"/>
    <w:rsid w:val="001B736C"/>
    <w:rsid w:val="001B7DB2"/>
    <w:rsid w:val="001C2129"/>
    <w:rsid w:val="001C2BDB"/>
    <w:rsid w:val="001C4A7E"/>
    <w:rsid w:val="001C5176"/>
    <w:rsid w:val="001C52A0"/>
    <w:rsid w:val="001C5D8A"/>
    <w:rsid w:val="001D0B05"/>
    <w:rsid w:val="001D1195"/>
    <w:rsid w:val="001D17BA"/>
    <w:rsid w:val="001D3B06"/>
    <w:rsid w:val="001D3D8F"/>
    <w:rsid w:val="001D4AE9"/>
    <w:rsid w:val="001D54DB"/>
    <w:rsid w:val="001D6968"/>
    <w:rsid w:val="001E0924"/>
    <w:rsid w:val="001E0A4F"/>
    <w:rsid w:val="001E1AA4"/>
    <w:rsid w:val="001E4BDA"/>
    <w:rsid w:val="001E5368"/>
    <w:rsid w:val="001E6403"/>
    <w:rsid w:val="001E7379"/>
    <w:rsid w:val="001F08EA"/>
    <w:rsid w:val="001F2638"/>
    <w:rsid w:val="001F3357"/>
    <w:rsid w:val="001F3A52"/>
    <w:rsid w:val="001F600D"/>
    <w:rsid w:val="001F6590"/>
    <w:rsid w:val="001F662F"/>
    <w:rsid w:val="001F713A"/>
    <w:rsid w:val="001F7244"/>
    <w:rsid w:val="001F768E"/>
    <w:rsid w:val="00200D45"/>
    <w:rsid w:val="00201DD5"/>
    <w:rsid w:val="00202C9E"/>
    <w:rsid w:val="00203986"/>
    <w:rsid w:val="00205EC8"/>
    <w:rsid w:val="00206D28"/>
    <w:rsid w:val="00212772"/>
    <w:rsid w:val="002149D1"/>
    <w:rsid w:val="00214C1E"/>
    <w:rsid w:val="00214DEA"/>
    <w:rsid w:val="00216453"/>
    <w:rsid w:val="00220572"/>
    <w:rsid w:val="00220DAC"/>
    <w:rsid w:val="00221708"/>
    <w:rsid w:val="002220CC"/>
    <w:rsid w:val="0022427D"/>
    <w:rsid w:val="002249D2"/>
    <w:rsid w:val="00224DA3"/>
    <w:rsid w:val="00225B53"/>
    <w:rsid w:val="0022678E"/>
    <w:rsid w:val="00230503"/>
    <w:rsid w:val="00231778"/>
    <w:rsid w:val="002327B4"/>
    <w:rsid w:val="00233F3E"/>
    <w:rsid w:val="00235B4C"/>
    <w:rsid w:val="00236B0F"/>
    <w:rsid w:val="002370A2"/>
    <w:rsid w:val="0023754B"/>
    <w:rsid w:val="0024037B"/>
    <w:rsid w:val="00240552"/>
    <w:rsid w:val="00240E24"/>
    <w:rsid w:val="002420D4"/>
    <w:rsid w:val="0024491B"/>
    <w:rsid w:val="002474A7"/>
    <w:rsid w:val="00247719"/>
    <w:rsid w:val="00250CB5"/>
    <w:rsid w:val="0025242B"/>
    <w:rsid w:val="002538AF"/>
    <w:rsid w:val="00253E49"/>
    <w:rsid w:val="00255348"/>
    <w:rsid w:val="00255613"/>
    <w:rsid w:val="002577D6"/>
    <w:rsid w:val="002578D2"/>
    <w:rsid w:val="002624DB"/>
    <w:rsid w:val="00263CEE"/>
    <w:rsid w:val="00264A1A"/>
    <w:rsid w:val="00264F26"/>
    <w:rsid w:val="00265A3B"/>
    <w:rsid w:val="0026606E"/>
    <w:rsid w:val="0026667D"/>
    <w:rsid w:val="00270428"/>
    <w:rsid w:val="00272D8A"/>
    <w:rsid w:val="002731EF"/>
    <w:rsid w:val="002732BE"/>
    <w:rsid w:val="00273F11"/>
    <w:rsid w:val="002750CC"/>
    <w:rsid w:val="00275834"/>
    <w:rsid w:val="00275C2A"/>
    <w:rsid w:val="00276934"/>
    <w:rsid w:val="00277AA3"/>
    <w:rsid w:val="00277DCB"/>
    <w:rsid w:val="0028064E"/>
    <w:rsid w:val="00280ADD"/>
    <w:rsid w:val="00281461"/>
    <w:rsid w:val="002827A8"/>
    <w:rsid w:val="002833EF"/>
    <w:rsid w:val="00285320"/>
    <w:rsid w:val="00285F76"/>
    <w:rsid w:val="002863FC"/>
    <w:rsid w:val="00287345"/>
    <w:rsid w:val="00291664"/>
    <w:rsid w:val="00291EC1"/>
    <w:rsid w:val="00292AF6"/>
    <w:rsid w:val="002942DF"/>
    <w:rsid w:val="00295BC0"/>
    <w:rsid w:val="00297F26"/>
    <w:rsid w:val="002A01B5"/>
    <w:rsid w:val="002A3D85"/>
    <w:rsid w:val="002A4E86"/>
    <w:rsid w:val="002A57EA"/>
    <w:rsid w:val="002A62CD"/>
    <w:rsid w:val="002B063B"/>
    <w:rsid w:val="002B277A"/>
    <w:rsid w:val="002B3E9C"/>
    <w:rsid w:val="002B41C1"/>
    <w:rsid w:val="002B55A4"/>
    <w:rsid w:val="002C1766"/>
    <w:rsid w:val="002C1C5D"/>
    <w:rsid w:val="002C527F"/>
    <w:rsid w:val="002C564B"/>
    <w:rsid w:val="002D1A34"/>
    <w:rsid w:val="002D304C"/>
    <w:rsid w:val="002D356E"/>
    <w:rsid w:val="002D53C7"/>
    <w:rsid w:val="002D59D9"/>
    <w:rsid w:val="002D63BA"/>
    <w:rsid w:val="002D76E0"/>
    <w:rsid w:val="002E019C"/>
    <w:rsid w:val="002E09A0"/>
    <w:rsid w:val="002E0B85"/>
    <w:rsid w:val="002E2A24"/>
    <w:rsid w:val="002E3098"/>
    <w:rsid w:val="002E4830"/>
    <w:rsid w:val="002E489B"/>
    <w:rsid w:val="002E5720"/>
    <w:rsid w:val="002E7D68"/>
    <w:rsid w:val="002F016D"/>
    <w:rsid w:val="002F1284"/>
    <w:rsid w:val="002F4571"/>
    <w:rsid w:val="002F45A4"/>
    <w:rsid w:val="002F5085"/>
    <w:rsid w:val="002F5902"/>
    <w:rsid w:val="002F5D92"/>
    <w:rsid w:val="00300290"/>
    <w:rsid w:val="00301094"/>
    <w:rsid w:val="00301395"/>
    <w:rsid w:val="00302566"/>
    <w:rsid w:val="003074E5"/>
    <w:rsid w:val="00310637"/>
    <w:rsid w:val="0031365F"/>
    <w:rsid w:val="00316BE1"/>
    <w:rsid w:val="00317DE5"/>
    <w:rsid w:val="00322B01"/>
    <w:rsid w:val="00323C8C"/>
    <w:rsid w:val="00324252"/>
    <w:rsid w:val="00327F8C"/>
    <w:rsid w:val="003324F6"/>
    <w:rsid w:val="00334065"/>
    <w:rsid w:val="003346E1"/>
    <w:rsid w:val="00335FEE"/>
    <w:rsid w:val="0033660B"/>
    <w:rsid w:val="0033782D"/>
    <w:rsid w:val="00337AD4"/>
    <w:rsid w:val="00343985"/>
    <w:rsid w:val="00346215"/>
    <w:rsid w:val="003468C9"/>
    <w:rsid w:val="003510DD"/>
    <w:rsid w:val="00353246"/>
    <w:rsid w:val="00360178"/>
    <w:rsid w:val="0036171D"/>
    <w:rsid w:val="00361E40"/>
    <w:rsid w:val="00362390"/>
    <w:rsid w:val="00365DB8"/>
    <w:rsid w:val="00366945"/>
    <w:rsid w:val="00366E12"/>
    <w:rsid w:val="0036770E"/>
    <w:rsid w:val="003700F0"/>
    <w:rsid w:val="0037040A"/>
    <w:rsid w:val="00370626"/>
    <w:rsid w:val="0037438C"/>
    <w:rsid w:val="00377BEC"/>
    <w:rsid w:val="003810C9"/>
    <w:rsid w:val="00381414"/>
    <w:rsid w:val="00381803"/>
    <w:rsid w:val="0038187E"/>
    <w:rsid w:val="0038251E"/>
    <w:rsid w:val="00382ED1"/>
    <w:rsid w:val="00382EED"/>
    <w:rsid w:val="00385DD0"/>
    <w:rsid w:val="0039151F"/>
    <w:rsid w:val="00391606"/>
    <w:rsid w:val="00391AC7"/>
    <w:rsid w:val="003934BE"/>
    <w:rsid w:val="00395517"/>
    <w:rsid w:val="003977A5"/>
    <w:rsid w:val="003A096D"/>
    <w:rsid w:val="003A0EE7"/>
    <w:rsid w:val="003A1408"/>
    <w:rsid w:val="003A388D"/>
    <w:rsid w:val="003A549C"/>
    <w:rsid w:val="003A66FB"/>
    <w:rsid w:val="003B2587"/>
    <w:rsid w:val="003B35D4"/>
    <w:rsid w:val="003B3E5C"/>
    <w:rsid w:val="003B5513"/>
    <w:rsid w:val="003B6E39"/>
    <w:rsid w:val="003B6FA1"/>
    <w:rsid w:val="003C2A4D"/>
    <w:rsid w:val="003C3479"/>
    <w:rsid w:val="003C37F8"/>
    <w:rsid w:val="003C5413"/>
    <w:rsid w:val="003C5852"/>
    <w:rsid w:val="003C59FD"/>
    <w:rsid w:val="003C5A58"/>
    <w:rsid w:val="003C7321"/>
    <w:rsid w:val="003C768C"/>
    <w:rsid w:val="003D0419"/>
    <w:rsid w:val="003D190F"/>
    <w:rsid w:val="003D22BB"/>
    <w:rsid w:val="003D4B9B"/>
    <w:rsid w:val="003D5558"/>
    <w:rsid w:val="003D649B"/>
    <w:rsid w:val="003D6C04"/>
    <w:rsid w:val="003D7C62"/>
    <w:rsid w:val="003E0B64"/>
    <w:rsid w:val="003E1C15"/>
    <w:rsid w:val="003E3347"/>
    <w:rsid w:val="003E6DC7"/>
    <w:rsid w:val="003E78B4"/>
    <w:rsid w:val="003F2DF9"/>
    <w:rsid w:val="003F5D50"/>
    <w:rsid w:val="003F62BA"/>
    <w:rsid w:val="003F7BB6"/>
    <w:rsid w:val="00404673"/>
    <w:rsid w:val="00404CD3"/>
    <w:rsid w:val="00404E4F"/>
    <w:rsid w:val="00406631"/>
    <w:rsid w:val="00410CB3"/>
    <w:rsid w:val="004115C8"/>
    <w:rsid w:val="00414997"/>
    <w:rsid w:val="00416A23"/>
    <w:rsid w:val="004173A1"/>
    <w:rsid w:val="00420E39"/>
    <w:rsid w:val="00420F0A"/>
    <w:rsid w:val="004230A3"/>
    <w:rsid w:val="004236A7"/>
    <w:rsid w:val="004240C4"/>
    <w:rsid w:val="00424225"/>
    <w:rsid w:val="0042473C"/>
    <w:rsid w:val="00426471"/>
    <w:rsid w:val="00426BBA"/>
    <w:rsid w:val="00427A2B"/>
    <w:rsid w:val="00430FC1"/>
    <w:rsid w:val="00431134"/>
    <w:rsid w:val="0043179F"/>
    <w:rsid w:val="004332F6"/>
    <w:rsid w:val="004339D6"/>
    <w:rsid w:val="004367A2"/>
    <w:rsid w:val="00436E3F"/>
    <w:rsid w:val="004405D8"/>
    <w:rsid w:val="00441CB7"/>
    <w:rsid w:val="004424DC"/>
    <w:rsid w:val="004436DB"/>
    <w:rsid w:val="00445C30"/>
    <w:rsid w:val="00446F49"/>
    <w:rsid w:val="00447730"/>
    <w:rsid w:val="0044780E"/>
    <w:rsid w:val="004545B5"/>
    <w:rsid w:val="00454F92"/>
    <w:rsid w:val="004569E8"/>
    <w:rsid w:val="00456AB9"/>
    <w:rsid w:val="00456E37"/>
    <w:rsid w:val="00457FA9"/>
    <w:rsid w:val="00460D59"/>
    <w:rsid w:val="00461994"/>
    <w:rsid w:val="0046486C"/>
    <w:rsid w:val="004656EF"/>
    <w:rsid w:val="00474821"/>
    <w:rsid w:val="00475654"/>
    <w:rsid w:val="0047621F"/>
    <w:rsid w:val="00481309"/>
    <w:rsid w:val="00481890"/>
    <w:rsid w:val="00481909"/>
    <w:rsid w:val="00482A5D"/>
    <w:rsid w:val="004850DF"/>
    <w:rsid w:val="00485DBF"/>
    <w:rsid w:val="00486017"/>
    <w:rsid w:val="00486B12"/>
    <w:rsid w:val="00487A2E"/>
    <w:rsid w:val="00487A5D"/>
    <w:rsid w:val="00490EDC"/>
    <w:rsid w:val="004914FD"/>
    <w:rsid w:val="00491890"/>
    <w:rsid w:val="00491A59"/>
    <w:rsid w:val="004937F9"/>
    <w:rsid w:val="004A1489"/>
    <w:rsid w:val="004A2F2A"/>
    <w:rsid w:val="004A4E4D"/>
    <w:rsid w:val="004A5435"/>
    <w:rsid w:val="004A607B"/>
    <w:rsid w:val="004B17F0"/>
    <w:rsid w:val="004B2E0A"/>
    <w:rsid w:val="004B411D"/>
    <w:rsid w:val="004B44DC"/>
    <w:rsid w:val="004B4DC7"/>
    <w:rsid w:val="004B55C5"/>
    <w:rsid w:val="004B71BD"/>
    <w:rsid w:val="004B7815"/>
    <w:rsid w:val="004B7F48"/>
    <w:rsid w:val="004C2445"/>
    <w:rsid w:val="004C3FBC"/>
    <w:rsid w:val="004C5D64"/>
    <w:rsid w:val="004C5E2C"/>
    <w:rsid w:val="004C6239"/>
    <w:rsid w:val="004D1627"/>
    <w:rsid w:val="004D320E"/>
    <w:rsid w:val="004D3F40"/>
    <w:rsid w:val="004D5987"/>
    <w:rsid w:val="004D6AD3"/>
    <w:rsid w:val="004D7ACD"/>
    <w:rsid w:val="004E0C21"/>
    <w:rsid w:val="004E0CD9"/>
    <w:rsid w:val="004E1DE4"/>
    <w:rsid w:val="004E4064"/>
    <w:rsid w:val="004E576F"/>
    <w:rsid w:val="004E605D"/>
    <w:rsid w:val="004E64D5"/>
    <w:rsid w:val="004E664C"/>
    <w:rsid w:val="004F0C64"/>
    <w:rsid w:val="004F1153"/>
    <w:rsid w:val="004F1305"/>
    <w:rsid w:val="004F2014"/>
    <w:rsid w:val="004F311C"/>
    <w:rsid w:val="004F3C6C"/>
    <w:rsid w:val="004F4A7B"/>
    <w:rsid w:val="004F4ADE"/>
    <w:rsid w:val="004F5304"/>
    <w:rsid w:val="004F670A"/>
    <w:rsid w:val="004F71C8"/>
    <w:rsid w:val="0050063A"/>
    <w:rsid w:val="00500E6D"/>
    <w:rsid w:val="00502E5A"/>
    <w:rsid w:val="00503B74"/>
    <w:rsid w:val="00503DF4"/>
    <w:rsid w:val="005051F5"/>
    <w:rsid w:val="00506843"/>
    <w:rsid w:val="005068FB"/>
    <w:rsid w:val="00506F06"/>
    <w:rsid w:val="00507AA5"/>
    <w:rsid w:val="0051447D"/>
    <w:rsid w:val="00515D4E"/>
    <w:rsid w:val="0051655C"/>
    <w:rsid w:val="005172B5"/>
    <w:rsid w:val="00517D9A"/>
    <w:rsid w:val="00520D4D"/>
    <w:rsid w:val="00521521"/>
    <w:rsid w:val="00522413"/>
    <w:rsid w:val="00522ABE"/>
    <w:rsid w:val="00524417"/>
    <w:rsid w:val="00525D25"/>
    <w:rsid w:val="005301C0"/>
    <w:rsid w:val="005302AB"/>
    <w:rsid w:val="005318C4"/>
    <w:rsid w:val="00531A9C"/>
    <w:rsid w:val="00532850"/>
    <w:rsid w:val="0053353B"/>
    <w:rsid w:val="00536964"/>
    <w:rsid w:val="00536DA7"/>
    <w:rsid w:val="00536F9C"/>
    <w:rsid w:val="0053779F"/>
    <w:rsid w:val="0054153D"/>
    <w:rsid w:val="00547147"/>
    <w:rsid w:val="005475EC"/>
    <w:rsid w:val="00551009"/>
    <w:rsid w:val="00551FF6"/>
    <w:rsid w:val="00552F66"/>
    <w:rsid w:val="0055331F"/>
    <w:rsid w:val="00557FA0"/>
    <w:rsid w:val="00560C14"/>
    <w:rsid w:val="00560FE0"/>
    <w:rsid w:val="00562E9A"/>
    <w:rsid w:val="00563BEE"/>
    <w:rsid w:val="00563DB8"/>
    <w:rsid w:val="005640CE"/>
    <w:rsid w:val="00564BEA"/>
    <w:rsid w:val="005656B6"/>
    <w:rsid w:val="00565C8C"/>
    <w:rsid w:val="00567BF8"/>
    <w:rsid w:val="00572688"/>
    <w:rsid w:val="005747CF"/>
    <w:rsid w:val="005756A8"/>
    <w:rsid w:val="00576102"/>
    <w:rsid w:val="005763A9"/>
    <w:rsid w:val="005778C4"/>
    <w:rsid w:val="005804C0"/>
    <w:rsid w:val="00583326"/>
    <w:rsid w:val="00584659"/>
    <w:rsid w:val="005853A1"/>
    <w:rsid w:val="00585856"/>
    <w:rsid w:val="00585F9E"/>
    <w:rsid w:val="005866A6"/>
    <w:rsid w:val="00587163"/>
    <w:rsid w:val="005904BC"/>
    <w:rsid w:val="005911BB"/>
    <w:rsid w:val="00591635"/>
    <w:rsid w:val="00591FB7"/>
    <w:rsid w:val="005924FF"/>
    <w:rsid w:val="00592754"/>
    <w:rsid w:val="00593AEB"/>
    <w:rsid w:val="005959A8"/>
    <w:rsid w:val="00595C6E"/>
    <w:rsid w:val="005964A2"/>
    <w:rsid w:val="00596FEC"/>
    <w:rsid w:val="005A0E84"/>
    <w:rsid w:val="005A1681"/>
    <w:rsid w:val="005A2976"/>
    <w:rsid w:val="005A2A50"/>
    <w:rsid w:val="005A6214"/>
    <w:rsid w:val="005A6E7E"/>
    <w:rsid w:val="005B0755"/>
    <w:rsid w:val="005B0F8F"/>
    <w:rsid w:val="005B2333"/>
    <w:rsid w:val="005B3287"/>
    <w:rsid w:val="005B37D4"/>
    <w:rsid w:val="005B3EAE"/>
    <w:rsid w:val="005B57A0"/>
    <w:rsid w:val="005B6650"/>
    <w:rsid w:val="005B6AA9"/>
    <w:rsid w:val="005C1402"/>
    <w:rsid w:val="005C2255"/>
    <w:rsid w:val="005C298A"/>
    <w:rsid w:val="005C2C19"/>
    <w:rsid w:val="005C373E"/>
    <w:rsid w:val="005C4571"/>
    <w:rsid w:val="005C661F"/>
    <w:rsid w:val="005D0E2C"/>
    <w:rsid w:val="005D4759"/>
    <w:rsid w:val="005D60A5"/>
    <w:rsid w:val="005E0D41"/>
    <w:rsid w:val="005E3162"/>
    <w:rsid w:val="005E44FD"/>
    <w:rsid w:val="005E6267"/>
    <w:rsid w:val="005E65FC"/>
    <w:rsid w:val="005F1707"/>
    <w:rsid w:val="005F6507"/>
    <w:rsid w:val="005F726B"/>
    <w:rsid w:val="006004F8"/>
    <w:rsid w:val="00601DA2"/>
    <w:rsid w:val="00601FB0"/>
    <w:rsid w:val="006035E7"/>
    <w:rsid w:val="00604851"/>
    <w:rsid w:val="00604A12"/>
    <w:rsid w:val="0060656E"/>
    <w:rsid w:val="0060698C"/>
    <w:rsid w:val="00607B3F"/>
    <w:rsid w:val="006113D3"/>
    <w:rsid w:val="006116A6"/>
    <w:rsid w:val="00612B4C"/>
    <w:rsid w:val="00614FAF"/>
    <w:rsid w:val="006152C4"/>
    <w:rsid w:val="006153AF"/>
    <w:rsid w:val="00616C01"/>
    <w:rsid w:val="00617334"/>
    <w:rsid w:val="006176F2"/>
    <w:rsid w:val="00620EEB"/>
    <w:rsid w:val="00621FB2"/>
    <w:rsid w:val="00623E2B"/>
    <w:rsid w:val="00624AEF"/>
    <w:rsid w:val="00625883"/>
    <w:rsid w:val="00627BED"/>
    <w:rsid w:val="0063011C"/>
    <w:rsid w:val="00630163"/>
    <w:rsid w:val="00630BC2"/>
    <w:rsid w:val="00631BB2"/>
    <w:rsid w:val="0063253B"/>
    <w:rsid w:val="006347CD"/>
    <w:rsid w:val="006414E7"/>
    <w:rsid w:val="006434C6"/>
    <w:rsid w:val="00644253"/>
    <w:rsid w:val="00645CD7"/>
    <w:rsid w:val="00647E15"/>
    <w:rsid w:val="0065138A"/>
    <w:rsid w:val="00651899"/>
    <w:rsid w:val="006535E2"/>
    <w:rsid w:val="006537F9"/>
    <w:rsid w:val="006546A4"/>
    <w:rsid w:val="006550C5"/>
    <w:rsid w:val="00661E0E"/>
    <w:rsid w:val="00662D73"/>
    <w:rsid w:val="00662DE1"/>
    <w:rsid w:val="00662EAD"/>
    <w:rsid w:val="00667187"/>
    <w:rsid w:val="00670025"/>
    <w:rsid w:val="00671959"/>
    <w:rsid w:val="00671FE1"/>
    <w:rsid w:val="00673278"/>
    <w:rsid w:val="006744D4"/>
    <w:rsid w:val="00674CD3"/>
    <w:rsid w:val="00680888"/>
    <w:rsid w:val="00684B36"/>
    <w:rsid w:val="00685422"/>
    <w:rsid w:val="00685615"/>
    <w:rsid w:val="006861EA"/>
    <w:rsid w:val="00687324"/>
    <w:rsid w:val="006907D1"/>
    <w:rsid w:val="00690A37"/>
    <w:rsid w:val="006923FC"/>
    <w:rsid w:val="006928F9"/>
    <w:rsid w:val="006973EB"/>
    <w:rsid w:val="00697F92"/>
    <w:rsid w:val="006A00BE"/>
    <w:rsid w:val="006A03C7"/>
    <w:rsid w:val="006A33D6"/>
    <w:rsid w:val="006A381E"/>
    <w:rsid w:val="006A7EEE"/>
    <w:rsid w:val="006B0363"/>
    <w:rsid w:val="006B03A6"/>
    <w:rsid w:val="006B1669"/>
    <w:rsid w:val="006B1B0E"/>
    <w:rsid w:val="006B290C"/>
    <w:rsid w:val="006B2BB6"/>
    <w:rsid w:val="006B6112"/>
    <w:rsid w:val="006C11BE"/>
    <w:rsid w:val="006C1985"/>
    <w:rsid w:val="006C1C93"/>
    <w:rsid w:val="006C5107"/>
    <w:rsid w:val="006C6E2A"/>
    <w:rsid w:val="006C7260"/>
    <w:rsid w:val="006D03DB"/>
    <w:rsid w:val="006D13EF"/>
    <w:rsid w:val="006D281D"/>
    <w:rsid w:val="006D32FD"/>
    <w:rsid w:val="006D3DA9"/>
    <w:rsid w:val="006D5214"/>
    <w:rsid w:val="006E00E8"/>
    <w:rsid w:val="006E024E"/>
    <w:rsid w:val="006E1891"/>
    <w:rsid w:val="006E517B"/>
    <w:rsid w:val="006E5710"/>
    <w:rsid w:val="006E6834"/>
    <w:rsid w:val="006E6CED"/>
    <w:rsid w:val="006E7326"/>
    <w:rsid w:val="006F0516"/>
    <w:rsid w:val="006F0945"/>
    <w:rsid w:val="006F188F"/>
    <w:rsid w:val="006F4A09"/>
    <w:rsid w:val="006F57C2"/>
    <w:rsid w:val="006F57F1"/>
    <w:rsid w:val="006F5BB5"/>
    <w:rsid w:val="00700F15"/>
    <w:rsid w:val="007018BE"/>
    <w:rsid w:val="00702F7D"/>
    <w:rsid w:val="00703B61"/>
    <w:rsid w:val="00704487"/>
    <w:rsid w:val="007044B0"/>
    <w:rsid w:val="00704D5C"/>
    <w:rsid w:val="00711571"/>
    <w:rsid w:val="00713E14"/>
    <w:rsid w:val="00714C2E"/>
    <w:rsid w:val="0071564B"/>
    <w:rsid w:val="00715CBC"/>
    <w:rsid w:val="00716F2E"/>
    <w:rsid w:val="007239CB"/>
    <w:rsid w:val="007246C0"/>
    <w:rsid w:val="0072595B"/>
    <w:rsid w:val="00727273"/>
    <w:rsid w:val="0073044D"/>
    <w:rsid w:val="00734BA5"/>
    <w:rsid w:val="00734D63"/>
    <w:rsid w:val="00735F8A"/>
    <w:rsid w:val="00736234"/>
    <w:rsid w:val="007402E0"/>
    <w:rsid w:val="007420BA"/>
    <w:rsid w:val="0074462A"/>
    <w:rsid w:val="007447ED"/>
    <w:rsid w:val="00744DB3"/>
    <w:rsid w:val="00744F91"/>
    <w:rsid w:val="00745BFB"/>
    <w:rsid w:val="00746BF0"/>
    <w:rsid w:val="00750444"/>
    <w:rsid w:val="00750768"/>
    <w:rsid w:val="00751970"/>
    <w:rsid w:val="007528C2"/>
    <w:rsid w:val="00753471"/>
    <w:rsid w:val="00753B4F"/>
    <w:rsid w:val="0075597E"/>
    <w:rsid w:val="0075669A"/>
    <w:rsid w:val="00756DD1"/>
    <w:rsid w:val="00757312"/>
    <w:rsid w:val="007573E2"/>
    <w:rsid w:val="00761FBD"/>
    <w:rsid w:val="00762325"/>
    <w:rsid w:val="0076334F"/>
    <w:rsid w:val="0076464B"/>
    <w:rsid w:val="00766851"/>
    <w:rsid w:val="0076703C"/>
    <w:rsid w:val="007670C0"/>
    <w:rsid w:val="0077093B"/>
    <w:rsid w:val="007739D5"/>
    <w:rsid w:val="00776B5D"/>
    <w:rsid w:val="00776E80"/>
    <w:rsid w:val="007807A7"/>
    <w:rsid w:val="00781B11"/>
    <w:rsid w:val="007820D1"/>
    <w:rsid w:val="00783348"/>
    <w:rsid w:val="00784A5B"/>
    <w:rsid w:val="007857B1"/>
    <w:rsid w:val="00786159"/>
    <w:rsid w:val="00792248"/>
    <w:rsid w:val="0079301E"/>
    <w:rsid w:val="007932D0"/>
    <w:rsid w:val="007941B6"/>
    <w:rsid w:val="007979E1"/>
    <w:rsid w:val="007A0863"/>
    <w:rsid w:val="007A5B45"/>
    <w:rsid w:val="007A6545"/>
    <w:rsid w:val="007A7587"/>
    <w:rsid w:val="007B082A"/>
    <w:rsid w:val="007B0CD3"/>
    <w:rsid w:val="007B33A4"/>
    <w:rsid w:val="007B41F9"/>
    <w:rsid w:val="007B4936"/>
    <w:rsid w:val="007B5E21"/>
    <w:rsid w:val="007B5FA3"/>
    <w:rsid w:val="007C2BF1"/>
    <w:rsid w:val="007D02C1"/>
    <w:rsid w:val="007D2DB0"/>
    <w:rsid w:val="007D303F"/>
    <w:rsid w:val="007D48D2"/>
    <w:rsid w:val="007D4915"/>
    <w:rsid w:val="007D53FD"/>
    <w:rsid w:val="007D5753"/>
    <w:rsid w:val="007D6A0A"/>
    <w:rsid w:val="007D70C0"/>
    <w:rsid w:val="007D7235"/>
    <w:rsid w:val="007D7383"/>
    <w:rsid w:val="007D7465"/>
    <w:rsid w:val="007D7F16"/>
    <w:rsid w:val="007E0B9F"/>
    <w:rsid w:val="007E213C"/>
    <w:rsid w:val="007E3872"/>
    <w:rsid w:val="007E4BC2"/>
    <w:rsid w:val="007E74ED"/>
    <w:rsid w:val="007E7F2E"/>
    <w:rsid w:val="007F157E"/>
    <w:rsid w:val="007F1B25"/>
    <w:rsid w:val="007F6CC4"/>
    <w:rsid w:val="00801CED"/>
    <w:rsid w:val="008035F7"/>
    <w:rsid w:val="00807698"/>
    <w:rsid w:val="00807F2D"/>
    <w:rsid w:val="008101AE"/>
    <w:rsid w:val="00810674"/>
    <w:rsid w:val="00810BB3"/>
    <w:rsid w:val="00811450"/>
    <w:rsid w:val="00813677"/>
    <w:rsid w:val="0081442B"/>
    <w:rsid w:val="00816B69"/>
    <w:rsid w:val="00817076"/>
    <w:rsid w:val="00823B3C"/>
    <w:rsid w:val="00824411"/>
    <w:rsid w:val="00824884"/>
    <w:rsid w:val="0082640D"/>
    <w:rsid w:val="00830B22"/>
    <w:rsid w:val="00830E1A"/>
    <w:rsid w:val="008317F6"/>
    <w:rsid w:val="008324A1"/>
    <w:rsid w:val="00832F77"/>
    <w:rsid w:val="00834D8A"/>
    <w:rsid w:val="008400D8"/>
    <w:rsid w:val="00840D0A"/>
    <w:rsid w:val="0084107D"/>
    <w:rsid w:val="00841682"/>
    <w:rsid w:val="0084217F"/>
    <w:rsid w:val="00844331"/>
    <w:rsid w:val="0084443F"/>
    <w:rsid w:val="00846341"/>
    <w:rsid w:val="00847657"/>
    <w:rsid w:val="00851632"/>
    <w:rsid w:val="008521D3"/>
    <w:rsid w:val="008523C2"/>
    <w:rsid w:val="00856D78"/>
    <w:rsid w:val="008572FB"/>
    <w:rsid w:val="00860AC3"/>
    <w:rsid w:val="00861E47"/>
    <w:rsid w:val="008620C4"/>
    <w:rsid w:val="008633A4"/>
    <w:rsid w:val="008635E0"/>
    <w:rsid w:val="00864E28"/>
    <w:rsid w:val="0086619B"/>
    <w:rsid w:val="008666FE"/>
    <w:rsid w:val="00870275"/>
    <w:rsid w:val="008705E7"/>
    <w:rsid w:val="00871401"/>
    <w:rsid w:val="008716F5"/>
    <w:rsid w:val="008723D1"/>
    <w:rsid w:val="00873762"/>
    <w:rsid w:val="00876412"/>
    <w:rsid w:val="00876D65"/>
    <w:rsid w:val="00876E7D"/>
    <w:rsid w:val="00877152"/>
    <w:rsid w:val="00880097"/>
    <w:rsid w:val="008802A7"/>
    <w:rsid w:val="00880426"/>
    <w:rsid w:val="008868EE"/>
    <w:rsid w:val="00887347"/>
    <w:rsid w:val="00887E87"/>
    <w:rsid w:val="00890569"/>
    <w:rsid w:val="00891087"/>
    <w:rsid w:val="008911C9"/>
    <w:rsid w:val="00892404"/>
    <w:rsid w:val="008935CD"/>
    <w:rsid w:val="00895AAF"/>
    <w:rsid w:val="008A45D9"/>
    <w:rsid w:val="008A5453"/>
    <w:rsid w:val="008A5636"/>
    <w:rsid w:val="008A691C"/>
    <w:rsid w:val="008B0141"/>
    <w:rsid w:val="008B0366"/>
    <w:rsid w:val="008B06AB"/>
    <w:rsid w:val="008B5BA0"/>
    <w:rsid w:val="008B69E9"/>
    <w:rsid w:val="008B7A8C"/>
    <w:rsid w:val="008B7EEF"/>
    <w:rsid w:val="008C169B"/>
    <w:rsid w:val="008C1D75"/>
    <w:rsid w:val="008C255D"/>
    <w:rsid w:val="008C2E50"/>
    <w:rsid w:val="008C7D3B"/>
    <w:rsid w:val="008D319A"/>
    <w:rsid w:val="008D4768"/>
    <w:rsid w:val="008D4E9B"/>
    <w:rsid w:val="008D5277"/>
    <w:rsid w:val="008D55A2"/>
    <w:rsid w:val="008D6FF0"/>
    <w:rsid w:val="008E10B3"/>
    <w:rsid w:val="008E1958"/>
    <w:rsid w:val="008E1D14"/>
    <w:rsid w:val="008E567C"/>
    <w:rsid w:val="008E679B"/>
    <w:rsid w:val="008F24F1"/>
    <w:rsid w:val="008F5474"/>
    <w:rsid w:val="008F576F"/>
    <w:rsid w:val="008F5FDF"/>
    <w:rsid w:val="008F6E8A"/>
    <w:rsid w:val="008F78FF"/>
    <w:rsid w:val="00900147"/>
    <w:rsid w:val="0090080F"/>
    <w:rsid w:val="0090351E"/>
    <w:rsid w:val="009073D2"/>
    <w:rsid w:val="00911056"/>
    <w:rsid w:val="00911377"/>
    <w:rsid w:val="0091320A"/>
    <w:rsid w:val="00914C6D"/>
    <w:rsid w:val="009155DB"/>
    <w:rsid w:val="0091676E"/>
    <w:rsid w:val="009167C8"/>
    <w:rsid w:val="009215CA"/>
    <w:rsid w:val="00922FE1"/>
    <w:rsid w:val="0092416B"/>
    <w:rsid w:val="00924C00"/>
    <w:rsid w:val="00926993"/>
    <w:rsid w:val="00931CD2"/>
    <w:rsid w:val="009332BA"/>
    <w:rsid w:val="00933F52"/>
    <w:rsid w:val="009353FD"/>
    <w:rsid w:val="00935A9F"/>
    <w:rsid w:val="009366AE"/>
    <w:rsid w:val="00936B48"/>
    <w:rsid w:val="0093719E"/>
    <w:rsid w:val="0094061D"/>
    <w:rsid w:val="00941B35"/>
    <w:rsid w:val="009439E5"/>
    <w:rsid w:val="00945FA9"/>
    <w:rsid w:val="00953266"/>
    <w:rsid w:val="0095478C"/>
    <w:rsid w:val="0095559D"/>
    <w:rsid w:val="00956BC4"/>
    <w:rsid w:val="0095711A"/>
    <w:rsid w:val="0096060C"/>
    <w:rsid w:val="00960D8E"/>
    <w:rsid w:val="00961D38"/>
    <w:rsid w:val="00967A57"/>
    <w:rsid w:val="00970410"/>
    <w:rsid w:val="00970B25"/>
    <w:rsid w:val="009728B9"/>
    <w:rsid w:val="0097470E"/>
    <w:rsid w:val="00976A5C"/>
    <w:rsid w:val="00977207"/>
    <w:rsid w:val="009809EA"/>
    <w:rsid w:val="00981587"/>
    <w:rsid w:val="00982C24"/>
    <w:rsid w:val="00985C96"/>
    <w:rsid w:val="0098716A"/>
    <w:rsid w:val="00987F3A"/>
    <w:rsid w:val="009902C3"/>
    <w:rsid w:val="00990BA7"/>
    <w:rsid w:val="00991AAE"/>
    <w:rsid w:val="00993F9C"/>
    <w:rsid w:val="00996A68"/>
    <w:rsid w:val="009973EC"/>
    <w:rsid w:val="009977D0"/>
    <w:rsid w:val="009A0F7F"/>
    <w:rsid w:val="009A2660"/>
    <w:rsid w:val="009A39C3"/>
    <w:rsid w:val="009A3D25"/>
    <w:rsid w:val="009A5DDA"/>
    <w:rsid w:val="009B1F95"/>
    <w:rsid w:val="009B2590"/>
    <w:rsid w:val="009B2C92"/>
    <w:rsid w:val="009B2F1C"/>
    <w:rsid w:val="009B48C6"/>
    <w:rsid w:val="009B4E37"/>
    <w:rsid w:val="009B573D"/>
    <w:rsid w:val="009B65BE"/>
    <w:rsid w:val="009B7DAD"/>
    <w:rsid w:val="009C004A"/>
    <w:rsid w:val="009C07EF"/>
    <w:rsid w:val="009C2397"/>
    <w:rsid w:val="009C52E2"/>
    <w:rsid w:val="009C6928"/>
    <w:rsid w:val="009C7DE0"/>
    <w:rsid w:val="009D0CB6"/>
    <w:rsid w:val="009D1B95"/>
    <w:rsid w:val="009D2CB2"/>
    <w:rsid w:val="009D36E7"/>
    <w:rsid w:val="009D3BCE"/>
    <w:rsid w:val="009D5B6D"/>
    <w:rsid w:val="009E0159"/>
    <w:rsid w:val="009E1A8F"/>
    <w:rsid w:val="009E37A3"/>
    <w:rsid w:val="009E42FF"/>
    <w:rsid w:val="009E4327"/>
    <w:rsid w:val="009E4367"/>
    <w:rsid w:val="009E52C6"/>
    <w:rsid w:val="009E6287"/>
    <w:rsid w:val="009E76C3"/>
    <w:rsid w:val="009F2A4C"/>
    <w:rsid w:val="009F4FD7"/>
    <w:rsid w:val="009F6068"/>
    <w:rsid w:val="00A0036C"/>
    <w:rsid w:val="00A0067D"/>
    <w:rsid w:val="00A00996"/>
    <w:rsid w:val="00A013B5"/>
    <w:rsid w:val="00A022AA"/>
    <w:rsid w:val="00A04AB6"/>
    <w:rsid w:val="00A04FEB"/>
    <w:rsid w:val="00A052B5"/>
    <w:rsid w:val="00A075F5"/>
    <w:rsid w:val="00A1158C"/>
    <w:rsid w:val="00A135F1"/>
    <w:rsid w:val="00A14306"/>
    <w:rsid w:val="00A149A8"/>
    <w:rsid w:val="00A22178"/>
    <w:rsid w:val="00A222E0"/>
    <w:rsid w:val="00A27630"/>
    <w:rsid w:val="00A327D4"/>
    <w:rsid w:val="00A34B37"/>
    <w:rsid w:val="00A365A6"/>
    <w:rsid w:val="00A36B74"/>
    <w:rsid w:val="00A40BC3"/>
    <w:rsid w:val="00A4473E"/>
    <w:rsid w:val="00A449B2"/>
    <w:rsid w:val="00A450D8"/>
    <w:rsid w:val="00A511E6"/>
    <w:rsid w:val="00A51C22"/>
    <w:rsid w:val="00A51D82"/>
    <w:rsid w:val="00A523BE"/>
    <w:rsid w:val="00A530C1"/>
    <w:rsid w:val="00A53836"/>
    <w:rsid w:val="00A5387D"/>
    <w:rsid w:val="00A554C5"/>
    <w:rsid w:val="00A569FB"/>
    <w:rsid w:val="00A62CFE"/>
    <w:rsid w:val="00A649D7"/>
    <w:rsid w:val="00A64FB7"/>
    <w:rsid w:val="00A66786"/>
    <w:rsid w:val="00A67193"/>
    <w:rsid w:val="00A71E08"/>
    <w:rsid w:val="00A71E1E"/>
    <w:rsid w:val="00A71EB6"/>
    <w:rsid w:val="00A738E7"/>
    <w:rsid w:val="00A74C68"/>
    <w:rsid w:val="00A7513D"/>
    <w:rsid w:val="00A75294"/>
    <w:rsid w:val="00A753EB"/>
    <w:rsid w:val="00A760EA"/>
    <w:rsid w:val="00A804D5"/>
    <w:rsid w:val="00A81100"/>
    <w:rsid w:val="00A8231B"/>
    <w:rsid w:val="00A82F1B"/>
    <w:rsid w:val="00A83207"/>
    <w:rsid w:val="00A84D8B"/>
    <w:rsid w:val="00A851D3"/>
    <w:rsid w:val="00A8533B"/>
    <w:rsid w:val="00A85B19"/>
    <w:rsid w:val="00A8661E"/>
    <w:rsid w:val="00A87EF9"/>
    <w:rsid w:val="00A9051B"/>
    <w:rsid w:val="00A90E41"/>
    <w:rsid w:val="00A910C9"/>
    <w:rsid w:val="00A926D6"/>
    <w:rsid w:val="00A92ED1"/>
    <w:rsid w:val="00A969B2"/>
    <w:rsid w:val="00AA1285"/>
    <w:rsid w:val="00AA1DAB"/>
    <w:rsid w:val="00AA1DDE"/>
    <w:rsid w:val="00AA2137"/>
    <w:rsid w:val="00AA2D4E"/>
    <w:rsid w:val="00AB1115"/>
    <w:rsid w:val="00AB15EF"/>
    <w:rsid w:val="00AB184D"/>
    <w:rsid w:val="00AB2E53"/>
    <w:rsid w:val="00AB4D3B"/>
    <w:rsid w:val="00AB4D9C"/>
    <w:rsid w:val="00AB6681"/>
    <w:rsid w:val="00AC11D5"/>
    <w:rsid w:val="00AC1AF5"/>
    <w:rsid w:val="00AC1DB0"/>
    <w:rsid w:val="00AC2DDE"/>
    <w:rsid w:val="00AC45A8"/>
    <w:rsid w:val="00AC5B23"/>
    <w:rsid w:val="00AC7156"/>
    <w:rsid w:val="00AD1AE9"/>
    <w:rsid w:val="00AD5EFC"/>
    <w:rsid w:val="00AD6082"/>
    <w:rsid w:val="00AD68BB"/>
    <w:rsid w:val="00AD71BE"/>
    <w:rsid w:val="00AE0269"/>
    <w:rsid w:val="00AE2981"/>
    <w:rsid w:val="00AE58A7"/>
    <w:rsid w:val="00AE5A7D"/>
    <w:rsid w:val="00AE670E"/>
    <w:rsid w:val="00AE7B3A"/>
    <w:rsid w:val="00AF1919"/>
    <w:rsid w:val="00AF70B7"/>
    <w:rsid w:val="00B00225"/>
    <w:rsid w:val="00B03388"/>
    <w:rsid w:val="00B03D3F"/>
    <w:rsid w:val="00B04585"/>
    <w:rsid w:val="00B04780"/>
    <w:rsid w:val="00B04E0B"/>
    <w:rsid w:val="00B05275"/>
    <w:rsid w:val="00B0540C"/>
    <w:rsid w:val="00B070BE"/>
    <w:rsid w:val="00B10243"/>
    <w:rsid w:val="00B10E57"/>
    <w:rsid w:val="00B138B7"/>
    <w:rsid w:val="00B13AE3"/>
    <w:rsid w:val="00B1474A"/>
    <w:rsid w:val="00B14E24"/>
    <w:rsid w:val="00B15475"/>
    <w:rsid w:val="00B158D2"/>
    <w:rsid w:val="00B166BF"/>
    <w:rsid w:val="00B17DE5"/>
    <w:rsid w:val="00B20831"/>
    <w:rsid w:val="00B20F94"/>
    <w:rsid w:val="00B223D9"/>
    <w:rsid w:val="00B22A49"/>
    <w:rsid w:val="00B24306"/>
    <w:rsid w:val="00B25C62"/>
    <w:rsid w:val="00B2754A"/>
    <w:rsid w:val="00B27EEB"/>
    <w:rsid w:val="00B30FFF"/>
    <w:rsid w:val="00B317E5"/>
    <w:rsid w:val="00B33266"/>
    <w:rsid w:val="00B340BE"/>
    <w:rsid w:val="00B34236"/>
    <w:rsid w:val="00B35F15"/>
    <w:rsid w:val="00B365FE"/>
    <w:rsid w:val="00B368E4"/>
    <w:rsid w:val="00B36DB1"/>
    <w:rsid w:val="00B37245"/>
    <w:rsid w:val="00B432C1"/>
    <w:rsid w:val="00B4491A"/>
    <w:rsid w:val="00B44AE4"/>
    <w:rsid w:val="00B44F42"/>
    <w:rsid w:val="00B47305"/>
    <w:rsid w:val="00B522AA"/>
    <w:rsid w:val="00B532BF"/>
    <w:rsid w:val="00B5360D"/>
    <w:rsid w:val="00B54396"/>
    <w:rsid w:val="00B545CA"/>
    <w:rsid w:val="00B569B3"/>
    <w:rsid w:val="00B622D5"/>
    <w:rsid w:val="00B6276E"/>
    <w:rsid w:val="00B6344A"/>
    <w:rsid w:val="00B63A98"/>
    <w:rsid w:val="00B6407A"/>
    <w:rsid w:val="00B642FB"/>
    <w:rsid w:val="00B64C76"/>
    <w:rsid w:val="00B6525E"/>
    <w:rsid w:val="00B663F7"/>
    <w:rsid w:val="00B66988"/>
    <w:rsid w:val="00B71721"/>
    <w:rsid w:val="00B76625"/>
    <w:rsid w:val="00B76E00"/>
    <w:rsid w:val="00B77B41"/>
    <w:rsid w:val="00B82976"/>
    <w:rsid w:val="00B87807"/>
    <w:rsid w:val="00B91AA1"/>
    <w:rsid w:val="00B968A3"/>
    <w:rsid w:val="00BA0696"/>
    <w:rsid w:val="00BA1844"/>
    <w:rsid w:val="00BA44FF"/>
    <w:rsid w:val="00BA6163"/>
    <w:rsid w:val="00BB0EC8"/>
    <w:rsid w:val="00BB2FAC"/>
    <w:rsid w:val="00BB451B"/>
    <w:rsid w:val="00BB5B39"/>
    <w:rsid w:val="00BB6958"/>
    <w:rsid w:val="00BB6BA5"/>
    <w:rsid w:val="00BB7FBC"/>
    <w:rsid w:val="00BC0D66"/>
    <w:rsid w:val="00BC1721"/>
    <w:rsid w:val="00BC36B1"/>
    <w:rsid w:val="00BC4856"/>
    <w:rsid w:val="00BC4886"/>
    <w:rsid w:val="00BC5432"/>
    <w:rsid w:val="00BD024D"/>
    <w:rsid w:val="00BD0349"/>
    <w:rsid w:val="00BD08AE"/>
    <w:rsid w:val="00BD0D97"/>
    <w:rsid w:val="00BD10F2"/>
    <w:rsid w:val="00BD254A"/>
    <w:rsid w:val="00BD3C8A"/>
    <w:rsid w:val="00BD75DF"/>
    <w:rsid w:val="00BD7E1B"/>
    <w:rsid w:val="00BE18FF"/>
    <w:rsid w:val="00BE7D7F"/>
    <w:rsid w:val="00BF1E87"/>
    <w:rsid w:val="00BF43F2"/>
    <w:rsid w:val="00BF5FD8"/>
    <w:rsid w:val="00BF633A"/>
    <w:rsid w:val="00C00054"/>
    <w:rsid w:val="00C01684"/>
    <w:rsid w:val="00C017B1"/>
    <w:rsid w:val="00C035DC"/>
    <w:rsid w:val="00C05395"/>
    <w:rsid w:val="00C07208"/>
    <w:rsid w:val="00C105D1"/>
    <w:rsid w:val="00C12CB3"/>
    <w:rsid w:val="00C15E0B"/>
    <w:rsid w:val="00C1765A"/>
    <w:rsid w:val="00C20AAA"/>
    <w:rsid w:val="00C216F5"/>
    <w:rsid w:val="00C22924"/>
    <w:rsid w:val="00C23D3F"/>
    <w:rsid w:val="00C242C5"/>
    <w:rsid w:val="00C34F4A"/>
    <w:rsid w:val="00C35C69"/>
    <w:rsid w:val="00C432A5"/>
    <w:rsid w:val="00C4402B"/>
    <w:rsid w:val="00C449E7"/>
    <w:rsid w:val="00C44A34"/>
    <w:rsid w:val="00C45320"/>
    <w:rsid w:val="00C45F44"/>
    <w:rsid w:val="00C46D65"/>
    <w:rsid w:val="00C47D93"/>
    <w:rsid w:val="00C50707"/>
    <w:rsid w:val="00C51575"/>
    <w:rsid w:val="00C52888"/>
    <w:rsid w:val="00C5367C"/>
    <w:rsid w:val="00C579EC"/>
    <w:rsid w:val="00C57D0D"/>
    <w:rsid w:val="00C57D94"/>
    <w:rsid w:val="00C60435"/>
    <w:rsid w:val="00C629B6"/>
    <w:rsid w:val="00C64B17"/>
    <w:rsid w:val="00C7060E"/>
    <w:rsid w:val="00C7242B"/>
    <w:rsid w:val="00C72757"/>
    <w:rsid w:val="00C734A1"/>
    <w:rsid w:val="00C7375E"/>
    <w:rsid w:val="00C73CF6"/>
    <w:rsid w:val="00C74B23"/>
    <w:rsid w:val="00C74CF3"/>
    <w:rsid w:val="00C822B5"/>
    <w:rsid w:val="00C82C35"/>
    <w:rsid w:val="00C83016"/>
    <w:rsid w:val="00C842FB"/>
    <w:rsid w:val="00C866A3"/>
    <w:rsid w:val="00C90749"/>
    <w:rsid w:val="00C90A9E"/>
    <w:rsid w:val="00C91979"/>
    <w:rsid w:val="00C919F8"/>
    <w:rsid w:val="00C92CCD"/>
    <w:rsid w:val="00C948E2"/>
    <w:rsid w:val="00C956D8"/>
    <w:rsid w:val="00CA0617"/>
    <w:rsid w:val="00CA1084"/>
    <w:rsid w:val="00CA1400"/>
    <w:rsid w:val="00CA246D"/>
    <w:rsid w:val="00CA42B6"/>
    <w:rsid w:val="00CA69C0"/>
    <w:rsid w:val="00CA7C7D"/>
    <w:rsid w:val="00CB084A"/>
    <w:rsid w:val="00CB11CD"/>
    <w:rsid w:val="00CB39C3"/>
    <w:rsid w:val="00CB3BDC"/>
    <w:rsid w:val="00CB66CB"/>
    <w:rsid w:val="00CB6960"/>
    <w:rsid w:val="00CB7449"/>
    <w:rsid w:val="00CC15F8"/>
    <w:rsid w:val="00CC247F"/>
    <w:rsid w:val="00CC4558"/>
    <w:rsid w:val="00CC57A7"/>
    <w:rsid w:val="00CD0F3B"/>
    <w:rsid w:val="00CD20EC"/>
    <w:rsid w:val="00CD252C"/>
    <w:rsid w:val="00CD3685"/>
    <w:rsid w:val="00CD3B19"/>
    <w:rsid w:val="00CD4563"/>
    <w:rsid w:val="00CD4B5A"/>
    <w:rsid w:val="00CD5EFA"/>
    <w:rsid w:val="00CD63F1"/>
    <w:rsid w:val="00CD78E1"/>
    <w:rsid w:val="00CD7A81"/>
    <w:rsid w:val="00CE03A4"/>
    <w:rsid w:val="00CE04F9"/>
    <w:rsid w:val="00CE080D"/>
    <w:rsid w:val="00CE303C"/>
    <w:rsid w:val="00CE33AC"/>
    <w:rsid w:val="00CE4E9C"/>
    <w:rsid w:val="00CE5E7F"/>
    <w:rsid w:val="00CE631D"/>
    <w:rsid w:val="00CE742D"/>
    <w:rsid w:val="00CE7514"/>
    <w:rsid w:val="00CE7E75"/>
    <w:rsid w:val="00CF21FB"/>
    <w:rsid w:val="00CF3A33"/>
    <w:rsid w:val="00CF3D47"/>
    <w:rsid w:val="00CF6587"/>
    <w:rsid w:val="00CF684B"/>
    <w:rsid w:val="00CF70F5"/>
    <w:rsid w:val="00D001E3"/>
    <w:rsid w:val="00D047BC"/>
    <w:rsid w:val="00D0488F"/>
    <w:rsid w:val="00D04E5D"/>
    <w:rsid w:val="00D05D64"/>
    <w:rsid w:val="00D05D71"/>
    <w:rsid w:val="00D05DD3"/>
    <w:rsid w:val="00D06CEB"/>
    <w:rsid w:val="00D07123"/>
    <w:rsid w:val="00D10814"/>
    <w:rsid w:val="00D10C70"/>
    <w:rsid w:val="00D12FA4"/>
    <w:rsid w:val="00D16A55"/>
    <w:rsid w:val="00D1764F"/>
    <w:rsid w:val="00D210BB"/>
    <w:rsid w:val="00D23ABB"/>
    <w:rsid w:val="00D24292"/>
    <w:rsid w:val="00D2557E"/>
    <w:rsid w:val="00D25A54"/>
    <w:rsid w:val="00D26196"/>
    <w:rsid w:val="00D26BDC"/>
    <w:rsid w:val="00D27BFA"/>
    <w:rsid w:val="00D304D0"/>
    <w:rsid w:val="00D31977"/>
    <w:rsid w:val="00D31CE4"/>
    <w:rsid w:val="00D32FCB"/>
    <w:rsid w:val="00D344E3"/>
    <w:rsid w:val="00D360BE"/>
    <w:rsid w:val="00D47692"/>
    <w:rsid w:val="00D50177"/>
    <w:rsid w:val="00D54BC8"/>
    <w:rsid w:val="00D55697"/>
    <w:rsid w:val="00D56E79"/>
    <w:rsid w:val="00D57087"/>
    <w:rsid w:val="00D60447"/>
    <w:rsid w:val="00D60684"/>
    <w:rsid w:val="00D60DBC"/>
    <w:rsid w:val="00D60E78"/>
    <w:rsid w:val="00D63738"/>
    <w:rsid w:val="00D639FA"/>
    <w:rsid w:val="00D655F8"/>
    <w:rsid w:val="00D66595"/>
    <w:rsid w:val="00D66950"/>
    <w:rsid w:val="00D73B59"/>
    <w:rsid w:val="00D752A8"/>
    <w:rsid w:val="00D75C16"/>
    <w:rsid w:val="00D80535"/>
    <w:rsid w:val="00D82A87"/>
    <w:rsid w:val="00D864A3"/>
    <w:rsid w:val="00D86C3E"/>
    <w:rsid w:val="00D87255"/>
    <w:rsid w:val="00D87839"/>
    <w:rsid w:val="00D87943"/>
    <w:rsid w:val="00D9212C"/>
    <w:rsid w:val="00D92ED5"/>
    <w:rsid w:val="00D9314F"/>
    <w:rsid w:val="00D94550"/>
    <w:rsid w:val="00D94E5E"/>
    <w:rsid w:val="00D9549B"/>
    <w:rsid w:val="00DA1AA8"/>
    <w:rsid w:val="00DA32F4"/>
    <w:rsid w:val="00DA3563"/>
    <w:rsid w:val="00DA3BC0"/>
    <w:rsid w:val="00DA4CCB"/>
    <w:rsid w:val="00DA5A7B"/>
    <w:rsid w:val="00DB1B35"/>
    <w:rsid w:val="00DB1ED9"/>
    <w:rsid w:val="00DB2B91"/>
    <w:rsid w:val="00DB38A8"/>
    <w:rsid w:val="00DB4BDD"/>
    <w:rsid w:val="00DB6592"/>
    <w:rsid w:val="00DB7971"/>
    <w:rsid w:val="00DC04D4"/>
    <w:rsid w:val="00DC0FD9"/>
    <w:rsid w:val="00DC1354"/>
    <w:rsid w:val="00DC18BE"/>
    <w:rsid w:val="00DC3828"/>
    <w:rsid w:val="00DC4FB5"/>
    <w:rsid w:val="00DC6E67"/>
    <w:rsid w:val="00DC7E94"/>
    <w:rsid w:val="00DD0E23"/>
    <w:rsid w:val="00DD221B"/>
    <w:rsid w:val="00DD2505"/>
    <w:rsid w:val="00DD4025"/>
    <w:rsid w:val="00DD479B"/>
    <w:rsid w:val="00DD4AFA"/>
    <w:rsid w:val="00DD5521"/>
    <w:rsid w:val="00DE02D1"/>
    <w:rsid w:val="00DE066B"/>
    <w:rsid w:val="00DE0C29"/>
    <w:rsid w:val="00DE16D5"/>
    <w:rsid w:val="00DE2981"/>
    <w:rsid w:val="00DE2E25"/>
    <w:rsid w:val="00DE3FF0"/>
    <w:rsid w:val="00DE42A8"/>
    <w:rsid w:val="00DE58AF"/>
    <w:rsid w:val="00DE5C5D"/>
    <w:rsid w:val="00DE6420"/>
    <w:rsid w:val="00DE6FBA"/>
    <w:rsid w:val="00DE7C36"/>
    <w:rsid w:val="00DF06FC"/>
    <w:rsid w:val="00DF1EFE"/>
    <w:rsid w:val="00DF2109"/>
    <w:rsid w:val="00DF2E8E"/>
    <w:rsid w:val="00DF55DF"/>
    <w:rsid w:val="00DF5EC3"/>
    <w:rsid w:val="00DF76C9"/>
    <w:rsid w:val="00DF7DB5"/>
    <w:rsid w:val="00DF7F43"/>
    <w:rsid w:val="00E00A46"/>
    <w:rsid w:val="00E017B5"/>
    <w:rsid w:val="00E02D30"/>
    <w:rsid w:val="00E0443D"/>
    <w:rsid w:val="00E06365"/>
    <w:rsid w:val="00E06661"/>
    <w:rsid w:val="00E07F8F"/>
    <w:rsid w:val="00E07FB6"/>
    <w:rsid w:val="00E10392"/>
    <w:rsid w:val="00E117AF"/>
    <w:rsid w:val="00E15869"/>
    <w:rsid w:val="00E20656"/>
    <w:rsid w:val="00E209C2"/>
    <w:rsid w:val="00E23AB7"/>
    <w:rsid w:val="00E25C14"/>
    <w:rsid w:val="00E27156"/>
    <w:rsid w:val="00E2723C"/>
    <w:rsid w:val="00E27A6B"/>
    <w:rsid w:val="00E336C4"/>
    <w:rsid w:val="00E33BB2"/>
    <w:rsid w:val="00E35C03"/>
    <w:rsid w:val="00E361BF"/>
    <w:rsid w:val="00E3728E"/>
    <w:rsid w:val="00E40EE7"/>
    <w:rsid w:val="00E411C1"/>
    <w:rsid w:val="00E41CCF"/>
    <w:rsid w:val="00E42959"/>
    <w:rsid w:val="00E4389A"/>
    <w:rsid w:val="00E440F4"/>
    <w:rsid w:val="00E44B2B"/>
    <w:rsid w:val="00E460F3"/>
    <w:rsid w:val="00E50F7C"/>
    <w:rsid w:val="00E522FF"/>
    <w:rsid w:val="00E5297C"/>
    <w:rsid w:val="00E53D87"/>
    <w:rsid w:val="00E55F4F"/>
    <w:rsid w:val="00E56722"/>
    <w:rsid w:val="00E57BCD"/>
    <w:rsid w:val="00E57D81"/>
    <w:rsid w:val="00E6060F"/>
    <w:rsid w:val="00E62582"/>
    <w:rsid w:val="00E62A97"/>
    <w:rsid w:val="00E65EA9"/>
    <w:rsid w:val="00E66711"/>
    <w:rsid w:val="00E7109A"/>
    <w:rsid w:val="00E712E3"/>
    <w:rsid w:val="00E72277"/>
    <w:rsid w:val="00E72EBD"/>
    <w:rsid w:val="00E7496F"/>
    <w:rsid w:val="00E75EE6"/>
    <w:rsid w:val="00E7696C"/>
    <w:rsid w:val="00E814F1"/>
    <w:rsid w:val="00E82A4E"/>
    <w:rsid w:val="00E82A6B"/>
    <w:rsid w:val="00E82C62"/>
    <w:rsid w:val="00E83E09"/>
    <w:rsid w:val="00E849A8"/>
    <w:rsid w:val="00E84E4B"/>
    <w:rsid w:val="00E91015"/>
    <w:rsid w:val="00E925FE"/>
    <w:rsid w:val="00E96EE8"/>
    <w:rsid w:val="00EA103B"/>
    <w:rsid w:val="00EA1256"/>
    <w:rsid w:val="00EA1AAE"/>
    <w:rsid w:val="00EA491E"/>
    <w:rsid w:val="00EA5CF1"/>
    <w:rsid w:val="00EB042E"/>
    <w:rsid w:val="00EB0A85"/>
    <w:rsid w:val="00EB0C04"/>
    <w:rsid w:val="00EB2B2C"/>
    <w:rsid w:val="00EB308C"/>
    <w:rsid w:val="00EB5322"/>
    <w:rsid w:val="00EB537A"/>
    <w:rsid w:val="00EB6FBB"/>
    <w:rsid w:val="00EC1A59"/>
    <w:rsid w:val="00EC2A22"/>
    <w:rsid w:val="00EC3617"/>
    <w:rsid w:val="00EC3D11"/>
    <w:rsid w:val="00EC46B7"/>
    <w:rsid w:val="00ED1B33"/>
    <w:rsid w:val="00ED2C29"/>
    <w:rsid w:val="00ED2D4B"/>
    <w:rsid w:val="00EE012E"/>
    <w:rsid w:val="00EE0324"/>
    <w:rsid w:val="00EE157C"/>
    <w:rsid w:val="00EE2F92"/>
    <w:rsid w:val="00EE437C"/>
    <w:rsid w:val="00EE5A67"/>
    <w:rsid w:val="00EE70BA"/>
    <w:rsid w:val="00EF159F"/>
    <w:rsid w:val="00EF206E"/>
    <w:rsid w:val="00EF2769"/>
    <w:rsid w:val="00EF5F06"/>
    <w:rsid w:val="00F01AC4"/>
    <w:rsid w:val="00F0416A"/>
    <w:rsid w:val="00F044DA"/>
    <w:rsid w:val="00F04644"/>
    <w:rsid w:val="00F049DA"/>
    <w:rsid w:val="00F062CE"/>
    <w:rsid w:val="00F11294"/>
    <w:rsid w:val="00F12C74"/>
    <w:rsid w:val="00F12FE2"/>
    <w:rsid w:val="00F17F3E"/>
    <w:rsid w:val="00F22130"/>
    <w:rsid w:val="00F233B8"/>
    <w:rsid w:val="00F31201"/>
    <w:rsid w:val="00F33A5A"/>
    <w:rsid w:val="00F358A5"/>
    <w:rsid w:val="00F3798C"/>
    <w:rsid w:val="00F41D6B"/>
    <w:rsid w:val="00F41DD3"/>
    <w:rsid w:val="00F43753"/>
    <w:rsid w:val="00F45823"/>
    <w:rsid w:val="00F53308"/>
    <w:rsid w:val="00F53B6D"/>
    <w:rsid w:val="00F552A8"/>
    <w:rsid w:val="00F5654A"/>
    <w:rsid w:val="00F56CEB"/>
    <w:rsid w:val="00F605DF"/>
    <w:rsid w:val="00F61DFC"/>
    <w:rsid w:val="00F629E0"/>
    <w:rsid w:val="00F62AEF"/>
    <w:rsid w:val="00F63B04"/>
    <w:rsid w:val="00F673D0"/>
    <w:rsid w:val="00F71031"/>
    <w:rsid w:val="00F74A26"/>
    <w:rsid w:val="00F74F05"/>
    <w:rsid w:val="00F756BA"/>
    <w:rsid w:val="00F75F95"/>
    <w:rsid w:val="00F819D7"/>
    <w:rsid w:val="00F81C37"/>
    <w:rsid w:val="00F822B6"/>
    <w:rsid w:val="00F8354A"/>
    <w:rsid w:val="00F8642B"/>
    <w:rsid w:val="00F87102"/>
    <w:rsid w:val="00F879D5"/>
    <w:rsid w:val="00F90349"/>
    <w:rsid w:val="00F91E59"/>
    <w:rsid w:val="00F946EA"/>
    <w:rsid w:val="00F955A9"/>
    <w:rsid w:val="00F96493"/>
    <w:rsid w:val="00FA037A"/>
    <w:rsid w:val="00FA0B86"/>
    <w:rsid w:val="00FA0C7E"/>
    <w:rsid w:val="00FA1D56"/>
    <w:rsid w:val="00FA484C"/>
    <w:rsid w:val="00FA4A6F"/>
    <w:rsid w:val="00FA5FBA"/>
    <w:rsid w:val="00FA6CD5"/>
    <w:rsid w:val="00FB0D9A"/>
    <w:rsid w:val="00FB2805"/>
    <w:rsid w:val="00FB3262"/>
    <w:rsid w:val="00FB3A12"/>
    <w:rsid w:val="00FB563C"/>
    <w:rsid w:val="00FC1639"/>
    <w:rsid w:val="00FC22D7"/>
    <w:rsid w:val="00FC572A"/>
    <w:rsid w:val="00FC709A"/>
    <w:rsid w:val="00FD191C"/>
    <w:rsid w:val="00FD7FC5"/>
    <w:rsid w:val="00FE0217"/>
    <w:rsid w:val="00FE1E3F"/>
    <w:rsid w:val="00FE4106"/>
    <w:rsid w:val="00FE4D40"/>
    <w:rsid w:val="00FE549F"/>
    <w:rsid w:val="00FE63A9"/>
    <w:rsid w:val="00FE7343"/>
    <w:rsid w:val="00FF0D09"/>
    <w:rsid w:val="00FF181B"/>
    <w:rsid w:val="00FF4C82"/>
    <w:rsid w:val="00FF5972"/>
    <w:rsid w:val="00FF73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39E5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DengXian" w:eastAsia="DengXian" w:hAnsi="DengXi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E4327"/>
    <w:pPr>
      <w:widowControl w:val="0"/>
      <w:jc w:val="both"/>
    </w:pPr>
    <w:rPr>
      <w:kern w:val="2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C242C5"/>
    <w:pPr>
      <w:widowControl/>
      <w:spacing w:before="100" w:beforeAutospacing="1" w:after="100" w:afterAutospacing="1"/>
      <w:jc w:val="left"/>
      <w:outlineLvl w:val="0"/>
    </w:pPr>
    <w:rPr>
      <w:rFonts w:ascii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无间隔"/>
    <w:uiPriority w:val="1"/>
    <w:qFormat/>
    <w:rsid w:val="0036171D"/>
    <w:pPr>
      <w:widowControl w:val="0"/>
      <w:jc w:val="both"/>
    </w:pPr>
    <w:rPr>
      <w:kern w:val="2"/>
      <w:sz w:val="24"/>
      <w:szCs w:val="24"/>
    </w:rPr>
  </w:style>
  <w:style w:type="character" w:customStyle="1" w:styleId="a0">
    <w:name w:val="占位符文本"/>
    <w:uiPriority w:val="99"/>
    <w:semiHidden/>
    <w:rsid w:val="0036171D"/>
    <w:rPr>
      <w:color w:val="808080"/>
    </w:rPr>
  </w:style>
  <w:style w:type="paragraph" w:customStyle="1" w:styleId="ColorfulList-Accent11">
    <w:name w:val="Colorful List - Accent 11"/>
    <w:basedOn w:val="Normal"/>
    <w:uiPriority w:val="34"/>
    <w:qFormat/>
    <w:rsid w:val="0033782D"/>
    <w:pPr>
      <w:ind w:firstLineChars="200" w:firstLine="420"/>
    </w:pPr>
  </w:style>
  <w:style w:type="paragraph" w:customStyle="1" w:styleId="EndNoteBibliographyTitle">
    <w:name w:val="EndNote Bibliography Title"/>
    <w:basedOn w:val="Normal"/>
    <w:rsid w:val="00BB2FAC"/>
    <w:pPr>
      <w:jc w:val="center"/>
    </w:pPr>
  </w:style>
  <w:style w:type="paragraph" w:customStyle="1" w:styleId="EndNoteBibliography">
    <w:name w:val="EndNote Bibliography"/>
    <w:basedOn w:val="Normal"/>
    <w:rsid w:val="00BB2FAC"/>
    <w:pPr>
      <w:jc w:val="left"/>
    </w:pPr>
  </w:style>
  <w:style w:type="paragraph" w:customStyle="1" w:styleId="ColorfulShading-Accent11">
    <w:name w:val="Colorful Shading - Accent 11"/>
    <w:hidden/>
    <w:uiPriority w:val="99"/>
    <w:semiHidden/>
    <w:rsid w:val="005318C4"/>
    <w:rPr>
      <w:kern w:val="2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4E9C"/>
    <w:rPr>
      <w:rFonts w:ascii="SimSun" w:eastAsia="SimSun"/>
      <w:kern w:val="0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CE4E9C"/>
    <w:rPr>
      <w:rFonts w:ascii="SimSun" w:eastAsia="SimSun"/>
      <w:sz w:val="18"/>
      <w:szCs w:val="18"/>
    </w:rPr>
  </w:style>
  <w:style w:type="character" w:customStyle="1" w:styleId="Heading1Char">
    <w:name w:val="Heading 1 Char"/>
    <w:link w:val="Heading1"/>
    <w:uiPriority w:val="9"/>
    <w:rsid w:val="00C242C5"/>
    <w:rPr>
      <w:rFonts w:ascii="Times New Roman" w:hAnsi="Times New Roman" w:cs="Times New Roman"/>
      <w:b/>
      <w:bCs/>
      <w:kern w:val="36"/>
      <w:sz w:val="48"/>
      <w:szCs w:val="48"/>
    </w:rPr>
  </w:style>
  <w:style w:type="character" w:customStyle="1" w:styleId="a-size-large">
    <w:name w:val="a-size-large"/>
    <w:basedOn w:val="DefaultParagraphFont"/>
    <w:rsid w:val="00C242C5"/>
  </w:style>
  <w:style w:type="character" w:styleId="Hyperlink">
    <w:name w:val="Hyperlink"/>
    <w:uiPriority w:val="99"/>
    <w:unhideWhenUsed/>
    <w:rsid w:val="00037339"/>
    <w:rPr>
      <w:color w:val="0563C1"/>
      <w:u w:val="single"/>
    </w:rPr>
  </w:style>
  <w:style w:type="paragraph" w:styleId="NormalWeb">
    <w:name w:val="Normal (Web)"/>
    <w:basedOn w:val="Normal"/>
    <w:uiPriority w:val="99"/>
    <w:semiHidden/>
    <w:unhideWhenUsed/>
    <w:rsid w:val="00CE33AC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</w:rPr>
  </w:style>
  <w:style w:type="character" w:styleId="CommentReference">
    <w:name w:val="annotation reference"/>
    <w:uiPriority w:val="99"/>
    <w:semiHidden/>
    <w:unhideWhenUsed/>
    <w:rsid w:val="0037040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37040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37040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40A"/>
    <w:rPr>
      <w:b/>
      <w:bCs/>
      <w:kern w:val="0"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7040A"/>
    <w:rPr>
      <w:b/>
      <w:bCs/>
    </w:rPr>
  </w:style>
  <w:style w:type="character" w:styleId="Emphasis">
    <w:name w:val="Emphasis"/>
    <w:uiPriority w:val="20"/>
    <w:qFormat/>
    <w:rsid w:val="00CA69C0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8F78FF"/>
    <w:pPr>
      <w:widowControl/>
      <w:jc w:val="left"/>
    </w:pPr>
    <w:rPr>
      <w:rFonts w:ascii="Consolas" w:eastAsia="SimSun" w:hAnsi="Consolas"/>
      <w:kern w:val="0"/>
      <w:sz w:val="21"/>
      <w:szCs w:val="21"/>
      <w:lang w:eastAsia="en-US"/>
    </w:rPr>
  </w:style>
  <w:style w:type="character" w:customStyle="1" w:styleId="PlainTextChar">
    <w:name w:val="Plain Text Char"/>
    <w:link w:val="PlainText"/>
    <w:uiPriority w:val="99"/>
    <w:rsid w:val="008F78FF"/>
    <w:rPr>
      <w:rFonts w:ascii="Consolas" w:eastAsia="SimSun" w:hAnsi="Consolas" w:cs="Times New Roman"/>
      <w:kern w:val="0"/>
      <w:sz w:val="21"/>
      <w:szCs w:val="21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1A59A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59AC"/>
  </w:style>
  <w:style w:type="paragraph" w:styleId="Footer">
    <w:name w:val="footer"/>
    <w:basedOn w:val="Normal"/>
    <w:link w:val="FooterChar"/>
    <w:uiPriority w:val="99"/>
    <w:unhideWhenUsed/>
    <w:rsid w:val="001A59A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A59AC"/>
  </w:style>
  <w:style w:type="character" w:styleId="LineNumber">
    <w:name w:val="line number"/>
    <w:basedOn w:val="DefaultParagraphFont"/>
    <w:uiPriority w:val="99"/>
    <w:semiHidden/>
    <w:unhideWhenUsed/>
    <w:rsid w:val="004B7F48"/>
  </w:style>
  <w:style w:type="character" w:styleId="PlaceholderText">
    <w:name w:val="Placeholder Text"/>
    <w:basedOn w:val="DefaultParagraphFont"/>
    <w:uiPriority w:val="99"/>
    <w:unhideWhenUsed/>
    <w:rsid w:val="001C5D8A"/>
    <w:rPr>
      <w:color w:val="808080"/>
    </w:rPr>
  </w:style>
  <w:style w:type="paragraph" w:styleId="Revision">
    <w:name w:val="Revision"/>
    <w:hidden/>
    <w:uiPriority w:val="71"/>
    <w:semiHidden/>
    <w:rsid w:val="00A53836"/>
    <w:rPr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632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11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411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5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1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55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25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9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06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395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829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72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63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2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922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92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0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0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4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9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40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649</Words>
  <Characters>32205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7779</CharactersWithSpaces>
  <SharedDoc>false</SharedDoc>
  <HyperlinkBase/>
  <HLinks>
    <vt:vector size="6" baseType="variant">
      <vt:variant>
        <vt:i4>5046273</vt:i4>
      </vt:variant>
      <vt:variant>
        <vt:i4>52</vt:i4>
      </vt:variant>
      <vt:variant>
        <vt:i4>0</vt:i4>
      </vt:variant>
      <vt:variant>
        <vt:i4>5</vt:i4>
      </vt:variant>
      <vt:variant>
        <vt:lpwstr>https://fiji.sc/)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7-11-15T21:00:00Z</dcterms:created>
  <dcterms:modified xsi:type="dcterms:W3CDTF">2017-11-15T21:16:00Z</dcterms:modified>
</cp:coreProperties>
</file>